
<file path=[Content_Types].xml><?xml version="1.0" encoding="utf-8"?>
<Types xmlns="http://schemas.openxmlformats.org/package/2006/content-types">
  <Default Extension="odttf" ContentType="application/vnd.openxmlformats-officedocument.obfuscatedFont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77777777" w:rsidR="00581467" w:rsidRDefault="00581467" w:rsidP="002F4CE8">
      <w:pPr>
        <w:jc w:val="center"/>
      </w:pPr>
      <w:proofErr w:type="spellStart"/>
      <w:r>
        <w:t>Geekbrains</w:t>
      </w:r>
      <w:proofErr w:type="spellEnd"/>
    </w:p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34E37309" w:rsidR="003F518C" w:rsidRDefault="00724661" w:rsidP="00581467">
      <w:pPr>
        <w:jc w:val="center"/>
        <w:rPr>
          <w:rStyle w:val="aff2"/>
        </w:rPr>
      </w:pPr>
      <w:r>
        <w:rPr>
          <w:rStyle w:val="aff2"/>
        </w:rPr>
        <w:t>Анализ п</w:t>
      </w:r>
      <w:r w:rsidR="00CC490D">
        <w:rPr>
          <w:rStyle w:val="aff2"/>
        </w:rPr>
        <w:t>редсказани</w:t>
      </w:r>
      <w:r>
        <w:rPr>
          <w:rStyle w:val="aff2"/>
        </w:rPr>
        <w:t>й</w:t>
      </w:r>
      <w:r w:rsidR="00CC490D">
        <w:rPr>
          <w:rStyle w:val="aff2"/>
        </w:rPr>
        <w:t xml:space="preserve"> курс</w:t>
      </w:r>
      <w:r>
        <w:rPr>
          <w:rStyle w:val="aff2"/>
        </w:rPr>
        <w:t>ов</w:t>
      </w:r>
      <w:r w:rsidR="00CC490D">
        <w:rPr>
          <w:rStyle w:val="aff2"/>
        </w:rPr>
        <w:t xml:space="preserve"> </w:t>
      </w:r>
      <w:r w:rsidR="00F809EB">
        <w:rPr>
          <w:rStyle w:val="aff2"/>
        </w:rPr>
        <w:t>ва</w:t>
      </w:r>
      <w:r w:rsidR="00E2336E">
        <w:rPr>
          <w:rStyle w:val="aff2"/>
        </w:rPr>
        <w:t>лют</w:t>
      </w:r>
      <w:r w:rsidR="00B54249">
        <w:rPr>
          <w:rStyle w:val="aff2"/>
        </w:rPr>
        <w:t xml:space="preserve"> с помощью </w:t>
      </w:r>
    </w:p>
    <w:p w14:paraId="7B33A241" w14:textId="78EC8B12" w:rsidR="00581467" w:rsidRPr="00F70BD7" w:rsidRDefault="00B54249" w:rsidP="00581467">
      <w:pPr>
        <w:jc w:val="center"/>
        <w:rPr>
          <w:rStyle w:val="aff2"/>
        </w:rPr>
      </w:pPr>
      <w:r>
        <w:rPr>
          <w:rStyle w:val="aff2"/>
        </w:rPr>
        <w:t xml:space="preserve">модели </w:t>
      </w:r>
      <w:r w:rsidR="003F518C">
        <w:rPr>
          <w:rStyle w:val="aff2"/>
        </w:rPr>
        <w:t>машинного обучения</w:t>
      </w:r>
      <w:r w:rsidR="00724661">
        <w:rPr>
          <w:rStyle w:val="aff2"/>
        </w:rPr>
        <w:t xml:space="preserve"> на разный промежуток времени в зависимости от ключевых индексов на фондовом рынке</w:t>
      </w:r>
    </w:p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r w:rsidR="00D247EB">
        <w:rPr>
          <w:rFonts w:eastAsia="Times New Roman" w:cs="Times New Roman"/>
          <w:szCs w:val="28"/>
        </w:rPr>
        <w:t>Эгипти Евгений Викторович</w:t>
      </w:r>
    </w:p>
    <w:p w14:paraId="4734560D" w14:textId="77777777" w:rsidR="00B37322" w:rsidRDefault="00B37322" w:rsidP="00581467">
      <w:pPr>
        <w:jc w:val="right"/>
      </w:pPr>
    </w:p>
    <w:p w14:paraId="556EBE5B" w14:textId="77777777" w:rsidR="00B37322" w:rsidRDefault="00B37322" w:rsidP="00581467">
      <w:pPr>
        <w:jc w:val="right"/>
      </w:pPr>
    </w:p>
    <w:p w14:paraId="7DB9BD55" w14:textId="77777777" w:rsidR="00B37322" w:rsidRDefault="00B37322" w:rsidP="00581467">
      <w:pPr>
        <w:jc w:val="right"/>
      </w:pPr>
    </w:p>
    <w:p w14:paraId="1D0A45A8" w14:textId="77777777" w:rsidR="00B37322" w:rsidRDefault="00B37322" w:rsidP="00581467">
      <w:pPr>
        <w:jc w:val="right"/>
      </w:pPr>
    </w:p>
    <w:p w14:paraId="74B6734D" w14:textId="77777777" w:rsidR="00B37322" w:rsidRDefault="00B37322" w:rsidP="00581467">
      <w:pPr>
        <w:jc w:val="right"/>
      </w:pPr>
    </w:p>
    <w:p w14:paraId="61A94FAB" w14:textId="2E1EF554" w:rsidR="00581467" w:rsidRDefault="00581467" w:rsidP="00581467">
      <w:pPr>
        <w:jc w:val="right"/>
      </w:pPr>
      <w:r>
        <w:t xml:space="preserve"> </w:t>
      </w:r>
    </w:p>
    <w:p w14:paraId="4171AC36" w14:textId="77777777" w:rsidR="00A36E90" w:rsidRPr="001F7A38" w:rsidRDefault="00A36E90" w:rsidP="00A36E90">
      <w:pPr>
        <w:jc w:val="right"/>
      </w:pPr>
    </w:p>
    <w:p w14:paraId="0C46C6E9" w14:textId="7B0C4224" w:rsidR="00581467" w:rsidRPr="001F7A38" w:rsidRDefault="001F7A38" w:rsidP="001F7A38">
      <w:pPr>
        <w:jc w:val="center"/>
      </w:pPr>
      <w:bookmarkStart w:id="0" w:name="_heading=h.fxdok1pgueei" w:colFirst="0" w:colLast="0"/>
      <w:bookmarkEnd w:id="0"/>
      <w:r>
        <w:t>Тольятти</w:t>
      </w:r>
    </w:p>
    <w:p w14:paraId="53BB79B2" w14:textId="785C6E64" w:rsidR="00077B2B" w:rsidRPr="00E825B6" w:rsidRDefault="001F7A38" w:rsidP="001D3973">
      <w:pPr>
        <w:jc w:val="center"/>
        <w:rPr>
          <w:color w:val="auto"/>
        </w:rPr>
      </w:pPr>
      <w:r>
        <w:t>2024</w:t>
      </w:r>
      <w:r w:rsidR="00077B2B" w:rsidRPr="00E825B6">
        <w:rPr>
          <w:color w:val="auto"/>
        </w:rPr>
        <w:br w:type="page"/>
      </w:r>
    </w:p>
    <w:sdt>
      <w:sdtPr>
        <w:rPr>
          <w:rFonts w:asciiTheme="minorHAnsi" w:eastAsiaTheme="minorHAnsi" w:hAnsiTheme="minorHAnsi" w:cstheme="minorBidi"/>
          <w:b w:val="0"/>
          <w:color w:val="auto"/>
          <w:kern w:val="2"/>
          <w:sz w:val="22"/>
          <w:szCs w:val="22"/>
          <w:lang w:eastAsia="en-US"/>
          <w14:ligatures w14:val="standardContextual"/>
        </w:rPr>
        <w:id w:val="-1442679008"/>
        <w:docPartObj>
          <w:docPartGallery w:val="Table of Contents"/>
          <w:docPartUnique/>
        </w:docPartObj>
      </w:sdtPr>
      <w:sdtEndPr>
        <w:rPr>
          <w:rFonts w:ascii="Times New Roman" w:hAnsi="Times New Roman"/>
          <w:bCs/>
          <w:sz w:val="24"/>
        </w:rPr>
      </w:sdtEndPr>
      <w:sdtContent>
        <w:p w14:paraId="64398ECD" w14:textId="45BD851A" w:rsidR="00077B2B" w:rsidRPr="00E825B6" w:rsidRDefault="00077B2B" w:rsidP="00174ACF">
          <w:pPr>
            <w:pStyle w:val="a8"/>
            <w:numPr>
              <w:ilvl w:val="0"/>
              <w:numId w:val="0"/>
            </w:numPr>
            <w:ind w:left="720"/>
            <w:rPr>
              <w:color w:val="auto"/>
            </w:rPr>
          </w:pPr>
          <w:r w:rsidRPr="00E825B6">
            <w:rPr>
              <w:color w:val="auto"/>
            </w:rPr>
            <w:t>Оглавление</w:t>
          </w:r>
        </w:p>
        <w:p w14:paraId="5C98373B" w14:textId="35AF56D4" w:rsidR="002508F9" w:rsidRDefault="00077B2B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r w:rsidRPr="00E825B6">
            <w:rPr>
              <w:color w:val="auto"/>
            </w:rPr>
            <w:fldChar w:fldCharType="begin"/>
          </w:r>
          <w:r w:rsidRPr="00E825B6">
            <w:rPr>
              <w:color w:val="auto"/>
            </w:rPr>
            <w:instrText xml:space="preserve"> TOC \o "1-3" \h \z \u </w:instrText>
          </w:r>
          <w:r w:rsidRPr="00E825B6">
            <w:rPr>
              <w:color w:val="auto"/>
            </w:rPr>
            <w:fldChar w:fldCharType="separate"/>
          </w:r>
          <w:hyperlink w:anchor="_Toc172352800" w:history="1">
            <w:r w:rsidR="002508F9" w:rsidRPr="003157B4">
              <w:rPr>
                <w:rStyle w:val="a9"/>
                <w:noProof/>
              </w:rPr>
              <w:t>Введение</w:t>
            </w:r>
            <w:r w:rsidR="002508F9">
              <w:rPr>
                <w:noProof/>
                <w:webHidden/>
              </w:rPr>
              <w:tab/>
            </w:r>
            <w:r w:rsidR="002508F9">
              <w:rPr>
                <w:noProof/>
                <w:webHidden/>
              </w:rPr>
              <w:fldChar w:fldCharType="begin"/>
            </w:r>
            <w:r w:rsidR="002508F9">
              <w:rPr>
                <w:noProof/>
                <w:webHidden/>
              </w:rPr>
              <w:instrText xml:space="preserve"> PAGEREF _Toc172352800 \h </w:instrText>
            </w:r>
            <w:r w:rsidR="002508F9">
              <w:rPr>
                <w:noProof/>
                <w:webHidden/>
              </w:rPr>
            </w:r>
            <w:r w:rsidR="002508F9">
              <w:rPr>
                <w:noProof/>
                <w:webHidden/>
              </w:rPr>
              <w:fldChar w:fldCharType="separate"/>
            </w:r>
            <w:r w:rsidR="002508F9">
              <w:rPr>
                <w:noProof/>
                <w:webHidden/>
              </w:rPr>
              <w:t>1</w:t>
            </w:r>
            <w:r w:rsidR="002508F9">
              <w:rPr>
                <w:noProof/>
                <w:webHidden/>
              </w:rPr>
              <w:fldChar w:fldCharType="end"/>
            </w:r>
          </w:hyperlink>
        </w:p>
        <w:p w14:paraId="568BC380" w14:textId="104C4DBB" w:rsidR="002508F9" w:rsidRDefault="002508F9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352801" w:history="1">
            <w:r w:rsidRPr="003157B4">
              <w:rPr>
                <w:rStyle w:val="a9"/>
                <w:noProof/>
              </w:rPr>
              <w:t>Глава 1 Теоретическ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35280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D7E303" w14:textId="7A9B22CD" w:rsidR="002508F9" w:rsidRDefault="002508F9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352802" w:history="1">
            <w:r w:rsidRPr="003157B4">
              <w:rPr>
                <w:rStyle w:val="a9"/>
                <w:noProof/>
              </w:rPr>
              <w:t>Глава 2 Практическая ча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35280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2CB7F0" w14:textId="4A5DD8F1" w:rsidR="002508F9" w:rsidRDefault="002508F9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352803" w:history="1">
            <w:r w:rsidRPr="003157B4">
              <w:rPr>
                <w:rStyle w:val="a9"/>
                <w:noProof/>
              </w:rPr>
              <w:t>Выво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3528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9967D3" w14:textId="2BC5803E" w:rsidR="002508F9" w:rsidRDefault="002508F9">
          <w:pPr>
            <w:pStyle w:val="12"/>
            <w:rPr>
              <w:rFonts w:asciiTheme="minorHAnsi" w:eastAsiaTheme="minorEastAsia" w:hAnsiTheme="minorHAnsi"/>
              <w:noProof/>
              <w:color w:val="auto"/>
              <w:szCs w:val="24"/>
              <w:lang w:eastAsia="ru-RU"/>
            </w:rPr>
          </w:pPr>
          <w:hyperlink w:anchor="_Toc172352804" w:history="1">
            <w:r w:rsidRPr="003157B4">
              <w:rPr>
                <w:rStyle w:val="a9"/>
                <w:noProof/>
              </w:rPr>
              <w:t>Литератур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235280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284DC7" w14:textId="3D30EA3C" w:rsidR="00077B2B" w:rsidRPr="00E825B6" w:rsidRDefault="00077B2B">
          <w:pPr>
            <w:rPr>
              <w:color w:val="auto"/>
            </w:rPr>
          </w:pPr>
          <w:r w:rsidRPr="00E825B6">
            <w:rPr>
              <w:b/>
              <w:bCs/>
              <w:color w:val="auto"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footerReference w:type="default" r:id="rId8"/>
          <w:footerReference w:type="first" r:id="rId9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2"/>
        <w:numPr>
          <w:ilvl w:val="0"/>
          <w:numId w:val="0"/>
        </w:numPr>
        <w:ind w:left="567"/>
      </w:pPr>
      <w:bookmarkStart w:id="1" w:name="_Toc172352800"/>
      <w:r>
        <w:lastRenderedPageBreak/>
        <w:t>Введение</w:t>
      </w:r>
      <w:bookmarkEnd w:id="1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1FA35EAD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7A79E4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B66DC8" w:rsidRPr="00B66DC8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347E943B" w:rsidR="001A7F04" w:rsidRDefault="00E573EE" w:rsidP="00E573EE">
      <w:r>
        <w:t xml:space="preserve">На данный момент машинное обучение является одной из наиболее развивающихся областей прикладной математики, позволяющих решать большой спектр задач предсказания и распознавания. Многие экономисты используют методы анализа данных для предсказания валютных курсов. Так, например, Martin </w:t>
      </w:r>
      <w:proofErr w:type="spellStart"/>
      <w:r>
        <w:t>Evans</w:t>
      </w:r>
      <w:proofErr w:type="spellEnd"/>
      <w:r>
        <w:t xml:space="preserve"> и Richard </w:t>
      </w:r>
      <w:proofErr w:type="spellStart"/>
      <w:r>
        <w:t>Lyons</w:t>
      </w:r>
      <w:proofErr w:type="spellEnd"/>
      <w:r>
        <w:t xml:space="preserve"> в своей статье «Micro-Based Exchange-Rate </w:t>
      </w:r>
      <w:proofErr w:type="spellStart"/>
      <w:r>
        <w:t>Forecasting</w:t>
      </w:r>
      <w:proofErr w:type="spellEnd"/>
      <w:r>
        <w:t>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230110">
        <w:instrText xml:space="preserve"> ADDIN ZOTERO_ITEM CSL_CITATION {"citationID":"HHtjLfMz","properties":{"formattedCitation":"[2]","plainCitation":"[2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230110" w:rsidRPr="00230110">
        <w:rPr>
          <w:rFonts w:cs="Times New Roman"/>
        </w:rPr>
        <w:t>[2]</w:t>
      </w:r>
      <w:r w:rsidR="00230110">
        <w:fldChar w:fldCharType="end"/>
      </w:r>
      <w:r>
        <w:t>.</w:t>
      </w:r>
    </w:p>
    <w:p w14:paraId="7AE28362" w14:textId="2D135C50" w:rsidR="00271F2B" w:rsidRDefault="0002776C" w:rsidP="00043488">
      <w:pPr>
        <w:pStyle w:val="aff4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ED0A8C" w:rsidRPr="00271F2B">
        <w:t>п</w:t>
      </w:r>
      <w:r w:rsidR="0047539F" w:rsidRPr="00271F2B">
        <w:t xml:space="preserve">редсказание </w:t>
      </w:r>
      <w:r w:rsidR="0047539F">
        <w:t>курса валют с помощью модели машинного обучения</w:t>
      </w:r>
      <w:r w:rsidR="00271F2B">
        <w:t>.</w:t>
      </w:r>
    </w:p>
    <w:p w14:paraId="131A79FE" w14:textId="4AA4534C" w:rsidR="007E2C86" w:rsidRDefault="007A2D27" w:rsidP="00043488">
      <w:pPr>
        <w:pStyle w:val="aff4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14C34">
        <w:t>с</w:t>
      </w:r>
      <w:r w:rsidR="00F566A8">
        <w:t>озда</w:t>
      </w:r>
      <w:r w:rsidR="00210F2D">
        <w:t>ние</w:t>
      </w:r>
      <w:r w:rsidR="00F566A8">
        <w:t xml:space="preserve"> модел</w:t>
      </w:r>
      <w:r w:rsidR="006C3995">
        <w:t>и</w:t>
      </w:r>
      <w:r w:rsidR="00F566A8">
        <w:t xml:space="preserve"> </w:t>
      </w:r>
      <w:r w:rsidR="00466E8E">
        <w:t>машинного обучения,</w:t>
      </w:r>
      <w:r w:rsidR="007B3E55">
        <w:t xml:space="preserve"> </w:t>
      </w:r>
      <w:r w:rsidR="007D359D">
        <w:t xml:space="preserve">которая </w:t>
      </w:r>
      <w:r w:rsidR="009755CA">
        <w:t xml:space="preserve">будет предсказывать курс </w:t>
      </w:r>
      <w:r w:rsidR="00CF0DBF">
        <w:t>валют</w:t>
      </w:r>
      <w:r w:rsidR="00307A2C">
        <w:t xml:space="preserve"> по отношению к рублю.</w:t>
      </w:r>
    </w:p>
    <w:p w14:paraId="10D7E28E" w14:textId="1E6D90BE" w:rsidR="00A01670" w:rsidRPr="006D70B1" w:rsidRDefault="00C838F6" w:rsidP="00043488">
      <w:pPr>
        <w:pStyle w:val="aff4"/>
      </w:pPr>
      <w:r>
        <w:rPr>
          <w:b/>
        </w:rPr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043488">
      <w:pPr>
        <w:pStyle w:val="aff4"/>
        <w:rPr>
          <w:b/>
        </w:rPr>
      </w:pPr>
      <w:r>
        <w:rPr>
          <w:b/>
        </w:rPr>
        <w:t>З</w:t>
      </w:r>
      <w:r w:rsidR="0052210D">
        <w:rPr>
          <w:b/>
        </w:rPr>
        <w:t>адачи:</w:t>
      </w:r>
    </w:p>
    <w:p w14:paraId="5A4DAFAF" w14:textId="787841AD" w:rsidR="0042484F" w:rsidRDefault="00A3254D" w:rsidP="009E7080">
      <w:pPr>
        <w:pStyle w:val="ae"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 модели</w:t>
      </w:r>
      <w:r w:rsidR="009E7080" w:rsidRPr="009E7080">
        <w:t>;</w:t>
      </w:r>
    </w:p>
    <w:p w14:paraId="59687069" w14:textId="387C8362" w:rsidR="001C412E" w:rsidRDefault="00B33858" w:rsidP="009E7080">
      <w:pPr>
        <w:pStyle w:val="ae"/>
        <w:numPr>
          <w:ilvl w:val="0"/>
          <w:numId w:val="35"/>
        </w:numPr>
      </w:pPr>
      <w:r>
        <w:lastRenderedPageBreak/>
        <w:t>О</w:t>
      </w:r>
      <w:r w:rsidR="003501F4">
        <w:t>бучить модель на собранных данных</w:t>
      </w:r>
      <w:r w:rsidR="009E7080" w:rsidRPr="009E7080">
        <w:t>;</w:t>
      </w:r>
    </w:p>
    <w:p w14:paraId="3EC295AF" w14:textId="1BC9120F" w:rsidR="00F934A5" w:rsidRPr="009E7080" w:rsidRDefault="00E43FA7" w:rsidP="009E7080">
      <w:pPr>
        <w:pStyle w:val="ae"/>
        <w:numPr>
          <w:ilvl w:val="0"/>
          <w:numId w:val="35"/>
        </w:numPr>
        <w:rPr>
          <w:bCs/>
        </w:rPr>
      </w:pPr>
      <w:r w:rsidRPr="009E7080">
        <w:rPr>
          <w:bCs/>
        </w:rPr>
        <w:t>Поэкспериментировать с ра</w:t>
      </w:r>
      <w:r w:rsidR="00563678" w:rsidRPr="009E7080">
        <w:rPr>
          <w:bCs/>
        </w:rPr>
        <w:t>зными типами моделей</w:t>
      </w:r>
      <w:r w:rsidR="009E7080" w:rsidRPr="009E7080">
        <w:rPr>
          <w:bCs/>
        </w:rPr>
        <w:t>;</w:t>
      </w:r>
    </w:p>
    <w:p w14:paraId="663DF435" w14:textId="0BC6798F" w:rsidR="00563678" w:rsidRPr="009E7080" w:rsidRDefault="00C21549" w:rsidP="009E7080">
      <w:pPr>
        <w:pStyle w:val="ae"/>
        <w:numPr>
          <w:ilvl w:val="0"/>
          <w:numId w:val="35"/>
        </w:numPr>
        <w:rPr>
          <w:bCs/>
        </w:rPr>
      </w:pPr>
      <w:r w:rsidRPr="009E7080">
        <w:rPr>
          <w:bCs/>
        </w:rPr>
        <w:t>Проверить эффективность модели на тестовых данных</w:t>
      </w:r>
      <w:r w:rsidR="009E7080" w:rsidRPr="009E7080">
        <w:rPr>
          <w:bCs/>
        </w:rPr>
        <w:t>;</w:t>
      </w:r>
    </w:p>
    <w:p w14:paraId="45DE9FDE" w14:textId="64235C8F" w:rsidR="00C21549" w:rsidRPr="009E7080" w:rsidRDefault="00C87941" w:rsidP="009E7080">
      <w:pPr>
        <w:pStyle w:val="ae"/>
        <w:numPr>
          <w:ilvl w:val="0"/>
          <w:numId w:val="35"/>
        </w:numPr>
        <w:rPr>
          <w:bCs/>
        </w:rPr>
      </w:pPr>
      <w:r w:rsidRPr="009E7080">
        <w:rPr>
          <w:bCs/>
        </w:rPr>
        <w:t xml:space="preserve">Проверить предсказания модели </w:t>
      </w:r>
      <w:r w:rsidR="004C663C" w:rsidRPr="009E7080">
        <w:rPr>
          <w:bCs/>
        </w:rPr>
        <w:t xml:space="preserve">на </w:t>
      </w:r>
      <w:r w:rsidR="00B651F1">
        <w:rPr>
          <w:bCs/>
        </w:rPr>
        <w:t>ак</w:t>
      </w:r>
      <w:r w:rsidR="00465ED3">
        <w:rPr>
          <w:bCs/>
        </w:rPr>
        <w:t>туальных</w:t>
      </w:r>
      <w:r w:rsidR="00140743" w:rsidRPr="009E7080">
        <w:rPr>
          <w:bCs/>
        </w:rPr>
        <w:t xml:space="preserve"> данных</w:t>
      </w:r>
      <w:r w:rsidR="00BF3424" w:rsidRPr="00BF3424">
        <w:rPr>
          <w:bCs/>
        </w:rPr>
        <w:t>.</w:t>
      </w:r>
    </w:p>
    <w:p w14:paraId="0008A831" w14:textId="3DD96E47" w:rsidR="0052210D" w:rsidRDefault="00942D56" w:rsidP="00043488">
      <w:pPr>
        <w:pStyle w:val="aff4"/>
        <w:rPr>
          <w:b/>
        </w:rPr>
      </w:pPr>
      <w:r>
        <w:rPr>
          <w:b/>
        </w:rPr>
        <w:t>Инструменты:</w:t>
      </w:r>
    </w:p>
    <w:p w14:paraId="3DEBADFC" w14:textId="2BB1A67F" w:rsidR="00506205" w:rsidRPr="00781AAC" w:rsidRDefault="00CE7100" w:rsidP="00506205">
      <w:proofErr w:type="spellStart"/>
      <w:r w:rsidRPr="00CE7100">
        <w:rPr>
          <w:lang w:val="en-US"/>
        </w:rPr>
        <w:t>JupyterLab</w:t>
      </w:r>
      <w:proofErr w:type="spellEnd"/>
    </w:p>
    <w:p w14:paraId="12F554B7" w14:textId="6BFD576E" w:rsidR="00942D56" w:rsidRPr="004517FB" w:rsidRDefault="00BD6FAE" w:rsidP="00043488">
      <w:pPr>
        <w:pStyle w:val="aff4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r w:rsidR="004517FB">
        <w:t>Эгипти Евгений Викторович</w:t>
      </w:r>
    </w:p>
    <w:p w14:paraId="396DEA50" w14:textId="022FFE72" w:rsidR="009F6846" w:rsidRDefault="00993DF8" w:rsidP="00993DF8">
      <w:pPr>
        <w:ind w:firstLine="0"/>
        <w:rPr>
          <w:b/>
          <w:bCs/>
          <w:lang w:eastAsia="ru-RU"/>
        </w:rPr>
        <w:sectPr w:rsidR="009F6846" w:rsidSect="00030581">
          <w:footerReference w:type="default" r:id="rId10"/>
          <w:footerReference w:type="first" r:id="rId11"/>
          <w:pgSz w:w="11906" w:h="16838"/>
          <w:pgMar w:top="1134" w:right="851" w:bottom="1134" w:left="1701" w:header="709" w:footer="85" w:gutter="0"/>
          <w:pgNumType w:start="1"/>
          <w:cols w:space="708"/>
          <w:docGrid w:linePitch="360"/>
        </w:sectPr>
      </w:pPr>
      <w:proofErr w:type="spellStart"/>
      <w:r>
        <w:rPr>
          <w:b/>
          <w:bCs/>
          <w:lang w:eastAsia="ru-RU"/>
        </w:rPr>
        <w:t>уц</w:t>
      </w:r>
      <w:proofErr w:type="spellEnd"/>
    </w:p>
    <w:p w14:paraId="5F1C4546" w14:textId="3B48AC47" w:rsidR="00993DF8" w:rsidRDefault="00016100" w:rsidP="004C3D32">
      <w:pPr>
        <w:pStyle w:val="a0"/>
      </w:pPr>
      <w:bookmarkStart w:id="2" w:name="_Toc172352801"/>
      <w:r>
        <w:lastRenderedPageBreak/>
        <w:t>Теоретическая часть</w:t>
      </w:r>
      <w:bookmarkEnd w:id="2"/>
    </w:p>
    <w:p w14:paraId="321A1382" w14:textId="1DC4785F" w:rsidR="00993DF8" w:rsidRDefault="00B95A6A" w:rsidP="004C3D32">
      <w:pPr>
        <w:pStyle w:val="a1"/>
      </w:pPr>
      <w:r>
        <w:t>Формирование гипотезы</w:t>
      </w:r>
    </w:p>
    <w:p w14:paraId="6B23FA7B" w14:textId="77777777" w:rsidR="00B95A6A" w:rsidRDefault="00B95A6A" w:rsidP="00B95A6A"/>
    <w:p w14:paraId="58EDFFEE" w14:textId="02A65048" w:rsidR="00993DF8" w:rsidRDefault="00016100" w:rsidP="00993DF8">
      <w:pPr>
        <w:pStyle w:val="a1"/>
      </w:pPr>
      <w:r>
        <w:t>Пример</w:t>
      </w:r>
    </w:p>
    <w:p w14:paraId="0A01A5B4" w14:textId="77777777" w:rsidR="00993DF8" w:rsidRDefault="00993DF8" w:rsidP="00781AAC"/>
    <w:p w14:paraId="08F5C672" w14:textId="77777777" w:rsidR="00993DF8" w:rsidRDefault="00993DF8" w:rsidP="00781AAC"/>
    <w:p w14:paraId="1E832DF8" w14:textId="77777777" w:rsidR="009F6846" w:rsidRDefault="009F6846" w:rsidP="00993DF8">
      <w:pPr>
        <w:sectPr w:rsidR="009F6846" w:rsidSect="00E72D26">
          <w:pgSz w:w="11906" w:h="16838"/>
          <w:pgMar w:top="1134" w:right="851" w:bottom="1134" w:left="1701" w:header="709" w:footer="85" w:gutter="0"/>
          <w:cols w:space="708"/>
          <w:docGrid w:linePitch="360"/>
        </w:sectPr>
      </w:pPr>
    </w:p>
    <w:p w14:paraId="7B57FAD0" w14:textId="51E1E169" w:rsidR="00704B8E" w:rsidRDefault="00016100" w:rsidP="004C3D32">
      <w:pPr>
        <w:pStyle w:val="a0"/>
      </w:pPr>
      <w:bookmarkStart w:id="3" w:name="_Toc172352802"/>
      <w:r>
        <w:lastRenderedPageBreak/>
        <w:t>Практическая часть</w:t>
      </w:r>
      <w:bookmarkEnd w:id="3"/>
    </w:p>
    <w:p w14:paraId="75B389B2" w14:textId="3460F878" w:rsidR="00355C89" w:rsidRDefault="00454F28" w:rsidP="00DC3701">
      <w:pPr>
        <w:pStyle w:val="a1"/>
      </w:pPr>
      <w:r>
        <w:t>Среда разработки</w:t>
      </w:r>
    </w:p>
    <w:p w14:paraId="09F42B59" w14:textId="1161C253" w:rsidR="00704B8E" w:rsidRPr="00296411" w:rsidRDefault="009E38AF" w:rsidP="003A65DB">
      <w:r>
        <w:t>В качестве среды разработки был использован</w:t>
      </w:r>
      <w:r w:rsidRPr="009E38AF">
        <w:t xml:space="preserve"> </w:t>
      </w:r>
      <w:bookmarkStart w:id="4" w:name="_Hlk172312082"/>
      <w:proofErr w:type="spellStart"/>
      <w:r w:rsidRPr="003A65DB">
        <w:rPr>
          <w:rStyle w:val="bash0"/>
          <w:lang w:val="en-US"/>
        </w:rPr>
        <w:t>JupyterLab</w:t>
      </w:r>
      <w:bookmarkEnd w:id="4"/>
      <w:proofErr w:type="spellEnd"/>
      <w:r w:rsidRPr="009E38AF">
        <w:t xml:space="preserve"> </w:t>
      </w:r>
      <w:r>
        <w:fldChar w:fldCharType="begin"/>
      </w:r>
      <w:r w:rsidR="003A65DB">
        <w:instrText xml:space="preserve"> ADDIN ZOTERO_ITEM CSL_CITATION {"citationID":"k8LGlArH","properties":{"formattedCitation":"[3]","plainCitation":"[3]","noteIndex":0},"citationItems":[{"id":9,"uris":["http://zotero.org/users/local/ccYgADcV/items/SNM7BSI5"],"itemData":{"id":9,"type":"webpage","language":"ru","title":"Основы работы в Jupyter/Jupiter Notebook и JupyterLab — Python Tutorial","URL":"https://python.ivan-shamaev.ru/jupiterlab-jupyter-notebook-install-python-tutorial/","author":[{"family":"Шамаев","given":"Иван"}],"accessed":{"date-parts":[["2024",7,19]]}}}],"schema":"https://github.com/citation-style-language/schema/raw/master/csl-citation.json"} </w:instrText>
      </w:r>
      <w:r>
        <w:fldChar w:fldCharType="separate"/>
      </w:r>
      <w:r w:rsidRPr="009E38AF">
        <w:rPr>
          <w:rFonts w:cs="Times New Roman"/>
        </w:rPr>
        <w:t>[3]</w:t>
      </w:r>
      <w:r>
        <w:fldChar w:fldCharType="end"/>
      </w:r>
      <w:r w:rsidR="003A65DB">
        <w:t xml:space="preserve">, там больше возможностей по сравнению с </w:t>
      </w:r>
      <w:proofErr w:type="spellStart"/>
      <w:r w:rsidR="003A65DB" w:rsidRPr="003A65DB">
        <w:rPr>
          <w:rStyle w:val="bash0"/>
        </w:rPr>
        <w:t>Jupyter</w:t>
      </w:r>
      <w:proofErr w:type="spellEnd"/>
      <w:r w:rsidR="003A65DB" w:rsidRPr="003A65DB">
        <w:rPr>
          <w:rStyle w:val="bash0"/>
        </w:rPr>
        <w:t xml:space="preserve"> </w:t>
      </w:r>
      <w:proofErr w:type="spellStart"/>
      <w:r w:rsidR="003A65DB" w:rsidRPr="003A65DB">
        <w:rPr>
          <w:rStyle w:val="bash0"/>
        </w:rPr>
        <w:t>Notebook</w:t>
      </w:r>
      <w:proofErr w:type="spellEnd"/>
      <w:r w:rsidR="003A65DB">
        <w:rPr>
          <w:rStyle w:val="bash0"/>
        </w:rPr>
        <w:t>.</w:t>
      </w:r>
      <w:r w:rsidR="003A65DB" w:rsidRPr="003A65DB">
        <w:t xml:space="preserve"> </w:t>
      </w:r>
      <w:r w:rsidR="003A65DB">
        <w:t>Можно одновременно работать с несколькими файлами</w:t>
      </w:r>
      <w:r w:rsidR="00B6110B" w:rsidRPr="00B6110B">
        <w:t xml:space="preserve">, </w:t>
      </w:r>
      <w:r w:rsidR="00B6110B">
        <w:t xml:space="preserve">использовать отладчик </w:t>
      </w:r>
      <w:r w:rsidR="00B6110B">
        <w:fldChar w:fldCharType="begin"/>
      </w:r>
      <w:r w:rsidR="00296411">
        <w:instrText xml:space="preserve"> ADDIN ZOTERO_ITEM CSL_CITATION {"citationID":"HyXeltgc","properties":{"formattedCitation":"[4]","plainCitation":"[4]","noteIndex":0},"citationItems":[{"id":11,"uris":["http://zotero.org/users/local/ccYgADcV/items/WC25ESC5"],"itemData":{"id":11,"type":"webpage","language":"en","title":"Debugger","URL":"https://jupyterlab.readthedocs.io/en/4.1.x/user/debugger.html","author":[{"family":"JupiterLab","given":""}],"accessed":{"date-parts":[["2024",7,19]]}}}],"schema":"https://github.com/citation-style-language/schema/raw/master/csl-citation.json"} </w:instrText>
      </w:r>
      <w:r w:rsidR="00B6110B">
        <w:fldChar w:fldCharType="separate"/>
      </w:r>
      <w:r w:rsidR="00B6110B" w:rsidRPr="00B6110B">
        <w:rPr>
          <w:rFonts w:cs="Times New Roman"/>
        </w:rPr>
        <w:t>[4]</w:t>
      </w:r>
      <w:r w:rsidR="00B6110B">
        <w:fldChar w:fldCharType="end"/>
      </w:r>
      <w:r w:rsidR="00B6110B">
        <w:t xml:space="preserve">, если потребуется. </w:t>
      </w:r>
    </w:p>
    <w:p w14:paraId="58292C7A" w14:textId="1A671C97" w:rsidR="00456CD3" w:rsidRPr="00724661" w:rsidRDefault="00456CD3" w:rsidP="003A65DB">
      <w:r>
        <w:t xml:space="preserve">Данная среда разработки, а также другие инструменты входят в бесплатную программу </w:t>
      </w:r>
      <w:r w:rsidRPr="006E4089">
        <w:rPr>
          <w:rStyle w:val="bash0"/>
        </w:rPr>
        <w:t>A</w:t>
      </w:r>
      <w:proofErr w:type="spellStart"/>
      <w:r w:rsidR="00296411" w:rsidRPr="006E4089">
        <w:rPr>
          <w:rStyle w:val="bash0"/>
          <w:lang w:val="en-US"/>
        </w:rPr>
        <w:t>naconda</w:t>
      </w:r>
      <w:proofErr w:type="spellEnd"/>
      <w:r w:rsidR="00296411" w:rsidRPr="00296411">
        <w:t xml:space="preserve"> </w:t>
      </w:r>
      <w:r w:rsidR="00296411">
        <w:fldChar w:fldCharType="begin"/>
      </w:r>
      <w:r w:rsidR="00296411">
        <w:instrText xml:space="preserve"> ADDIN ZOTERO_ITEM CSL_CITATION {"citationID":"SQsJvBYm","properties":{"formattedCitation":"[5]","plainCitation":"[5]","noteIndex":0},"citationItems":[{"id":12,"uris":["http://zotero.org/users/local/ccYgADcV/items/R5FQ4K3U"],"itemData":{"id":12,"type":"webpage","language":"en","title":"Anaconda","URL":"https://www.anaconda.com/","accessed":{"date-parts":[["2024",7,19]]}}}],"schema":"https://github.com/citation-style-language/schema/raw/master/csl-citation.json"} </w:instrText>
      </w:r>
      <w:r w:rsidR="00296411">
        <w:fldChar w:fldCharType="separate"/>
      </w:r>
      <w:r w:rsidR="00296411" w:rsidRPr="00296411">
        <w:rPr>
          <w:rFonts w:cs="Times New Roman"/>
        </w:rPr>
        <w:t>[5]</w:t>
      </w:r>
      <w:r w:rsidR="00296411">
        <w:fldChar w:fldCharType="end"/>
      </w:r>
      <w:r>
        <w:t xml:space="preserve"> </w:t>
      </w:r>
      <w:r w:rsidR="00296411">
        <w:t xml:space="preserve">которую можно скачать с сайта </w:t>
      </w:r>
      <w:hyperlink r:id="rId12" w:history="1">
        <w:r w:rsidR="00296411" w:rsidRPr="000A48F7">
          <w:rPr>
            <w:rStyle w:val="a9"/>
          </w:rPr>
          <w:t>https://www.anaconda.com/</w:t>
        </w:r>
      </w:hyperlink>
      <w:r w:rsidR="00296411">
        <w:t xml:space="preserve">. </w:t>
      </w:r>
    </w:p>
    <w:p w14:paraId="4DBFBFB6" w14:textId="639B176C" w:rsidR="00267742" w:rsidRPr="00FA42B2" w:rsidRDefault="00267742" w:rsidP="003A65DB">
      <w:r>
        <w:t xml:space="preserve">Разработку проекта желательно вести в </w:t>
      </w:r>
      <w:r w:rsidR="006E4089">
        <w:t xml:space="preserve">новом окружении, чтобы не возникло конфликта между версиями устанавливаемых пакетов. Для этого, открываем программу </w:t>
      </w:r>
      <w:proofErr w:type="spellStart"/>
      <w:r w:rsidR="006E4089" w:rsidRPr="00116BD2">
        <w:rPr>
          <w:rStyle w:val="bash0"/>
        </w:rPr>
        <w:t>Anaconda</w:t>
      </w:r>
      <w:proofErr w:type="spellEnd"/>
      <w:r w:rsidR="006E4089" w:rsidRPr="00460784">
        <w:t xml:space="preserve"> </w:t>
      </w:r>
      <w:r w:rsidR="006E4089">
        <w:t xml:space="preserve">и </w:t>
      </w:r>
      <w:r w:rsidR="00460784">
        <w:t xml:space="preserve">выбираем </w:t>
      </w:r>
      <w:r w:rsidR="003F3590">
        <w:t xml:space="preserve">вкладку </w:t>
      </w:r>
      <w:proofErr w:type="spellStart"/>
      <w:r w:rsidR="003F3590" w:rsidRPr="00116BD2">
        <w:rPr>
          <w:rStyle w:val="bash0"/>
        </w:rPr>
        <w:t>Environments</w:t>
      </w:r>
      <w:proofErr w:type="spellEnd"/>
      <w:r w:rsidR="00460784">
        <w:t>, в открывшейся вкладке</w:t>
      </w:r>
      <w:r w:rsidR="00460784" w:rsidRPr="00460784">
        <w:t xml:space="preserve"> </w:t>
      </w:r>
      <w:r w:rsidR="00460784">
        <w:t xml:space="preserve">нажимаем кнопку </w:t>
      </w:r>
      <w:proofErr w:type="spellStart"/>
      <w:r w:rsidR="00460784" w:rsidRPr="00460784">
        <w:rPr>
          <w:rStyle w:val="bash0"/>
        </w:rPr>
        <w:t>Create</w:t>
      </w:r>
      <w:proofErr w:type="spellEnd"/>
      <w:r w:rsidR="00460784" w:rsidRPr="00460784">
        <w:t xml:space="preserve">, </w:t>
      </w:r>
      <w:r w:rsidR="00116BD2">
        <w:t>задаём</w:t>
      </w:r>
      <w:r w:rsidR="00116BD2" w:rsidRPr="00460784">
        <w:t xml:space="preserve"> </w:t>
      </w:r>
      <w:r w:rsidR="00116BD2">
        <w:t>название</w:t>
      </w:r>
      <w:r w:rsidR="00460784">
        <w:t xml:space="preserve"> окружения и версию </w:t>
      </w:r>
      <w:r w:rsidR="00460784" w:rsidRPr="00FA42B2">
        <w:rPr>
          <w:rStyle w:val="bash0"/>
        </w:rPr>
        <w:t>Python</w:t>
      </w:r>
      <w:r w:rsidR="00460784" w:rsidRPr="00FA42B2">
        <w:t>.</w:t>
      </w:r>
      <w:r w:rsidR="00FA42B2">
        <w:t xml:space="preserve"> Делаем активным наше окружение, в данном случае окружение </w:t>
      </w:r>
      <w:r w:rsidR="00FA42B2" w:rsidRPr="00404BD3">
        <w:rPr>
          <w:rStyle w:val="bash0"/>
        </w:rPr>
        <w:t>diplom_2024_gb</w:t>
      </w:r>
      <w:r w:rsidR="00404BD3">
        <w:t>, см.</w:t>
      </w:r>
      <w:r w:rsidR="00FA42B2" w:rsidRPr="00FA42B2">
        <w:t xml:space="preserve"> </w:t>
      </w:r>
      <w:r w:rsidR="00541E58">
        <w:fldChar w:fldCharType="begin"/>
      </w:r>
      <w:r w:rsidR="00541E58">
        <w:instrText xml:space="preserve"> REF  _Ref172311730 \* Lower \h  \* MERGEFORMAT </w:instrText>
      </w:r>
      <w:r w:rsidR="00541E58">
        <w:fldChar w:fldCharType="separate"/>
      </w:r>
      <w:r w:rsidR="00541E58">
        <w:t xml:space="preserve">рисунок </w:t>
      </w:r>
      <w:r w:rsidR="00541E58" w:rsidRPr="00541E58">
        <w:rPr>
          <w:rStyle w:val="aff9"/>
        </w:rPr>
        <w:t>1</w:t>
      </w:r>
      <w:r w:rsidR="00541E58">
        <w:fldChar w:fldCharType="end"/>
      </w:r>
      <w:r w:rsidR="00404BD3">
        <w:t>.</w:t>
      </w:r>
    </w:p>
    <w:p w14:paraId="484D5C2A" w14:textId="77777777" w:rsidR="00541E58" w:rsidRDefault="00541E58" w:rsidP="00541E58">
      <w:pPr>
        <w:pStyle w:val="ac"/>
      </w:pPr>
      <w:r>
        <w:drawing>
          <wp:inline distT="0" distB="0" distL="0" distR="0" wp14:anchorId="4B42D93B" wp14:editId="7F0A9FCA">
            <wp:extent cx="5939790" cy="3496945"/>
            <wp:effectExtent l="0" t="0" r="3810" b="8255"/>
            <wp:docPr id="131469318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4693188" name="Рисунок 1314693188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34969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4B0314" w14:textId="2526B2EE" w:rsidR="00B45252" w:rsidRDefault="00541E58" w:rsidP="00541E58">
      <w:pPr>
        <w:pStyle w:val="aa"/>
      </w:pPr>
      <w:bookmarkStart w:id="5" w:name="_Ref172311730"/>
      <w:r>
        <w:t xml:space="preserve">Рисунок </w:t>
      </w:r>
      <w:r w:rsidRPr="00541E58">
        <w:rPr>
          <w:rStyle w:val="aff9"/>
        </w:rPr>
        <w:fldChar w:fldCharType="begin"/>
      </w:r>
      <w:r w:rsidRPr="00541E58">
        <w:rPr>
          <w:rStyle w:val="aff9"/>
        </w:rPr>
        <w:instrText xml:space="preserve"> SEQ Рисунок \* ARABIC </w:instrText>
      </w:r>
      <w:r w:rsidRPr="00541E58">
        <w:rPr>
          <w:rStyle w:val="aff9"/>
        </w:rPr>
        <w:fldChar w:fldCharType="separate"/>
      </w:r>
      <w:r w:rsidRPr="00541E58">
        <w:rPr>
          <w:rStyle w:val="aff9"/>
        </w:rPr>
        <w:t>1</w:t>
      </w:r>
      <w:r w:rsidRPr="00541E58">
        <w:rPr>
          <w:rStyle w:val="aff9"/>
        </w:rPr>
        <w:fldChar w:fldCharType="end"/>
      </w:r>
      <w:bookmarkEnd w:id="5"/>
      <w:r>
        <w:rPr>
          <w:rStyle w:val="aff9"/>
        </w:rPr>
        <w:t xml:space="preserve">. </w:t>
      </w:r>
      <w:r w:rsidRPr="00541E58">
        <w:rPr>
          <w:rStyle w:val="aff9"/>
        </w:rPr>
        <w:t>Выбор активного окружения</w:t>
      </w:r>
      <w:r>
        <w:t xml:space="preserve"> </w:t>
      </w:r>
      <w:proofErr w:type="spellStart"/>
      <w:r>
        <w:rPr>
          <w:lang w:val="en-US"/>
        </w:rPr>
        <w:t>diplom</w:t>
      </w:r>
      <w:proofErr w:type="spellEnd"/>
      <w:r w:rsidRPr="00541E58">
        <w:t>_2024_</w:t>
      </w:r>
      <w:proofErr w:type="spellStart"/>
      <w:r>
        <w:rPr>
          <w:lang w:val="en-US"/>
        </w:rPr>
        <w:t>gb</w:t>
      </w:r>
      <w:proofErr w:type="spellEnd"/>
    </w:p>
    <w:p w14:paraId="0C544104" w14:textId="3AFF3C6F" w:rsidR="00404BD3" w:rsidRPr="00404BD3" w:rsidRDefault="00404BD3" w:rsidP="00404BD3">
      <w:r>
        <w:t xml:space="preserve">После выбора окружения, нажимаем вкладку </w:t>
      </w:r>
      <w:r w:rsidRPr="00404BD3">
        <w:rPr>
          <w:rStyle w:val="bash0"/>
        </w:rPr>
        <w:t>Home</w:t>
      </w:r>
      <w:r w:rsidRPr="00404BD3">
        <w:t xml:space="preserve"> </w:t>
      </w:r>
      <w:r>
        <w:t xml:space="preserve">и выбираем среду разработки </w:t>
      </w:r>
      <w:bookmarkStart w:id="6" w:name="_Hlk172312231"/>
      <w:proofErr w:type="spellStart"/>
      <w:r w:rsidRPr="00404BD3">
        <w:rPr>
          <w:rStyle w:val="bash0"/>
        </w:rPr>
        <w:t>JupyterLab</w:t>
      </w:r>
      <w:bookmarkEnd w:id="6"/>
      <w:proofErr w:type="spellEnd"/>
      <w:r>
        <w:t xml:space="preserve">. После запуска среды разработки приступаем к написанию кода в </w:t>
      </w:r>
      <w:proofErr w:type="spellStart"/>
      <w:r w:rsidRPr="00404BD3">
        <w:rPr>
          <w:rStyle w:val="bash0"/>
        </w:rPr>
        <w:t>JupyterLab</w:t>
      </w:r>
      <w:proofErr w:type="spellEnd"/>
      <w:r>
        <w:t>.</w:t>
      </w:r>
    </w:p>
    <w:p w14:paraId="51510517" w14:textId="77777777" w:rsidR="00B45252" w:rsidRDefault="00B45252" w:rsidP="00B45252"/>
    <w:p w14:paraId="73A8E11C" w14:textId="77777777" w:rsidR="004326F4" w:rsidRDefault="004326F4">
      <w:pPr>
        <w:rPr>
          <w:color w:val="auto"/>
        </w:rPr>
      </w:pPr>
    </w:p>
    <w:p w14:paraId="590D22B6" w14:textId="3EE524EF" w:rsidR="004326F4" w:rsidRPr="005814E5" w:rsidRDefault="00B95A6A" w:rsidP="00B95A6A">
      <w:pPr>
        <w:pStyle w:val="a1"/>
        <w:sectPr w:rsidR="004326F4" w:rsidRPr="005814E5" w:rsidSect="00E72D26">
          <w:pgSz w:w="11906" w:h="16838"/>
          <w:pgMar w:top="1134" w:right="851" w:bottom="1134" w:left="1701" w:header="709" w:footer="85" w:gutter="0"/>
          <w:cols w:space="708"/>
          <w:docGrid w:linePitch="360"/>
        </w:sectPr>
      </w:pPr>
      <w:proofErr w:type="spellStart"/>
      <w:r>
        <w:t>ло</w:t>
      </w:r>
      <w:proofErr w:type="spellEnd"/>
    </w:p>
    <w:p w14:paraId="75666BC6" w14:textId="5766021F" w:rsidR="00B40711" w:rsidRPr="00E825B6" w:rsidRDefault="000A390E" w:rsidP="00EE5E1A">
      <w:pPr>
        <w:pStyle w:val="10"/>
        <w:numPr>
          <w:ilvl w:val="0"/>
          <w:numId w:val="0"/>
        </w:numPr>
        <w:spacing w:before="120"/>
        <w:ind w:firstLine="567"/>
        <w:rPr>
          <w:color w:val="auto"/>
        </w:rPr>
      </w:pPr>
      <w:bookmarkStart w:id="7" w:name="_Toc172352803"/>
      <w:r w:rsidRPr="00E825B6">
        <w:rPr>
          <w:color w:val="auto"/>
        </w:rPr>
        <w:lastRenderedPageBreak/>
        <w:t>Вывод</w:t>
      </w:r>
      <w:bookmarkEnd w:id="7"/>
    </w:p>
    <w:p w14:paraId="5782DDC0" w14:textId="52FB80C0" w:rsidR="00401AA3" w:rsidRDefault="0056227B" w:rsidP="00F536FE">
      <w:pPr>
        <w:rPr>
          <w:color w:val="auto"/>
        </w:rPr>
      </w:pPr>
      <w:r w:rsidRPr="00E825B6">
        <w:rPr>
          <w:color w:val="auto"/>
        </w:rPr>
        <w:t>Выполни</w:t>
      </w:r>
      <w:r w:rsidR="00427DC3" w:rsidRPr="00E825B6">
        <w:rPr>
          <w:color w:val="auto"/>
        </w:rPr>
        <w:t xml:space="preserve">в данное ДЗ, я научился </w:t>
      </w:r>
      <w:r w:rsidR="00F536FE">
        <w:rPr>
          <w:color w:val="auto"/>
        </w:rPr>
        <w:t>писать скрипты</w:t>
      </w:r>
      <w:r w:rsidR="00D1330B">
        <w:rPr>
          <w:color w:val="auto"/>
        </w:rPr>
        <w:t xml:space="preserve"> для </w:t>
      </w:r>
      <w:r w:rsidR="00D1330B">
        <w:rPr>
          <w:color w:val="auto"/>
          <w:lang w:val="en-US"/>
        </w:rPr>
        <w:t>Linux</w:t>
      </w:r>
      <w:r w:rsidR="00D1330B">
        <w:rPr>
          <w:color w:val="auto"/>
        </w:rPr>
        <w:t>, а также прокачал свои навы</w:t>
      </w:r>
      <w:r w:rsidR="00E904F7">
        <w:rPr>
          <w:color w:val="auto"/>
        </w:rPr>
        <w:t>ки</w:t>
      </w:r>
      <w:r w:rsidR="00A646DA">
        <w:rPr>
          <w:color w:val="auto"/>
        </w:rPr>
        <w:t xml:space="preserve"> в </w:t>
      </w:r>
      <w:r w:rsidR="00A646DA">
        <w:rPr>
          <w:color w:val="auto"/>
          <w:lang w:val="en-US"/>
        </w:rPr>
        <w:t>Word</w:t>
      </w:r>
      <w:r w:rsidR="00E904F7">
        <w:rPr>
          <w:color w:val="auto"/>
        </w:rPr>
        <w:t xml:space="preserve"> </w:t>
      </w:r>
      <w:r w:rsidR="005C4686">
        <w:rPr>
          <w:color w:val="auto"/>
        </w:rPr>
        <w:t>при оформлении данного ДЗ</w:t>
      </w:r>
      <w:r w:rsidR="00A646DA">
        <w:rPr>
          <w:color w:val="auto"/>
        </w:rPr>
        <w:t>.</w:t>
      </w:r>
    </w:p>
    <w:p w14:paraId="0CE67B3B" w14:textId="77777777" w:rsidR="00903CAA" w:rsidRDefault="00903CAA" w:rsidP="00F536FE">
      <w:pPr>
        <w:rPr>
          <w:color w:val="auto"/>
        </w:rPr>
      </w:pPr>
    </w:p>
    <w:p w14:paraId="33613006" w14:textId="1E4731FC" w:rsidR="00903CAA" w:rsidRPr="00781AAC" w:rsidRDefault="00903CAA" w:rsidP="00F536FE">
      <w:pPr>
        <w:rPr>
          <w:color w:val="auto"/>
        </w:rPr>
      </w:pPr>
    </w:p>
    <w:p w14:paraId="2CE1AC6A" w14:textId="458948FB" w:rsidR="008E4FFD" w:rsidRPr="00E825B6" w:rsidRDefault="002F191E" w:rsidP="00F61FA6">
      <w:pPr>
        <w:rPr>
          <w:color w:val="auto"/>
        </w:rPr>
      </w:pPr>
      <w:r w:rsidRPr="00E825B6">
        <w:rPr>
          <w:color w:val="auto"/>
        </w:rPr>
        <w:t xml:space="preserve"> </w:t>
      </w:r>
      <w:r w:rsidR="00A35255" w:rsidRPr="00E825B6">
        <w:rPr>
          <w:color w:val="auto"/>
        </w:rPr>
        <w:t xml:space="preserve"> </w:t>
      </w:r>
    </w:p>
    <w:p w14:paraId="6741331F" w14:textId="7E950979" w:rsidR="004E1F3C" w:rsidRPr="00E825B6" w:rsidRDefault="004E1F3C" w:rsidP="00BA4E3D">
      <w:pPr>
        <w:rPr>
          <w:color w:val="auto"/>
        </w:rPr>
        <w:sectPr w:rsidR="004E1F3C" w:rsidRPr="00E825B6" w:rsidSect="00AD3582">
          <w:pgSz w:w="11906" w:h="16838"/>
          <w:pgMar w:top="1134" w:right="851" w:bottom="1134" w:left="1701" w:header="709" w:footer="85" w:gutter="0"/>
          <w:cols w:space="708"/>
          <w:docGrid w:linePitch="360"/>
        </w:sectPr>
      </w:pPr>
    </w:p>
    <w:p w14:paraId="696F4AF5" w14:textId="2F657BFE" w:rsidR="001764F1" w:rsidRDefault="00E51D1E" w:rsidP="0071362C">
      <w:pPr>
        <w:pStyle w:val="a2"/>
      </w:pPr>
      <w:bookmarkStart w:id="8" w:name="_Toc172352804"/>
      <w:r>
        <w:lastRenderedPageBreak/>
        <w:t>Литература</w:t>
      </w:r>
      <w:bookmarkEnd w:id="8"/>
    </w:p>
    <w:p w14:paraId="39AA56B1" w14:textId="77777777" w:rsidR="00296411" w:rsidRPr="00296411" w:rsidRDefault="000A34AC" w:rsidP="00296411">
      <w:pPr>
        <w:pStyle w:val="af9"/>
        <w:rPr>
          <w:rFonts w:cs="Times New Roman"/>
        </w:rPr>
      </w:pPr>
      <w:r>
        <w:fldChar w:fldCharType="begin"/>
      </w:r>
      <w:r w:rsidR="00296411">
        <w:instrText xml:space="preserve"> ADDIN ZOTERO_BIBL {"uncited":[],"omitted":[],"custom":[]} CSL_BIBLIOGRAPHY </w:instrText>
      </w:r>
      <w:r>
        <w:fldChar w:fldCharType="separate"/>
      </w:r>
      <w:r w:rsidR="00296411" w:rsidRPr="00296411">
        <w:rPr>
          <w:rFonts w:cs="Times New Roman"/>
        </w:rPr>
        <w:t>1. ФАКТОРЫ, ВЛИЯЮЩИЕ НА ФОРМИРОВАНИЕ КУРСА РУБЛЯ  Е. Я. Волков. – URL: https://view.officeapps.live.com/op/view.aspx?src=https%3A%2F%2Fwww.kubsu.ru%2Fsites%2Fdefault%2Ffiles%2Fusers%2F21365%2Fportfolio%2Fmvko_i_fo_kursovaya.docx&amp;wdOrigin=BROWSELINK (дата обращения: 11.07.2024)  – Текст: электронный.</w:t>
      </w:r>
    </w:p>
    <w:p w14:paraId="56CC85DD" w14:textId="77777777" w:rsidR="00296411" w:rsidRPr="00296411" w:rsidRDefault="00296411" w:rsidP="00296411">
      <w:pPr>
        <w:pStyle w:val="af9"/>
        <w:rPr>
          <w:rFonts w:cs="Times New Roman"/>
        </w:rPr>
      </w:pPr>
      <w:r w:rsidRPr="00296411">
        <w:rPr>
          <w:rFonts w:cs="Times New Roman"/>
        </w:rPr>
        <w:t>2. Особенности методов машинного обучения для прогнозирования курса валют  Е. В. Сангаджиева, Г. А. Оргдаева. – URL: https://files.scienceforum.ru/pdf/2020/5e04936d95941.pdf (дата обращения: 11.07.2024)  – Текст: электронный.</w:t>
      </w:r>
    </w:p>
    <w:p w14:paraId="7F3846A6" w14:textId="77777777" w:rsidR="00296411" w:rsidRPr="00296411" w:rsidRDefault="00296411" w:rsidP="00296411">
      <w:pPr>
        <w:pStyle w:val="af9"/>
        <w:rPr>
          <w:rFonts w:cs="Times New Roman"/>
        </w:rPr>
      </w:pPr>
      <w:r w:rsidRPr="00296411">
        <w:rPr>
          <w:rFonts w:cs="Times New Roman"/>
        </w:rPr>
        <w:t>3. Основы работы в Jupyter/Jupiter Notebook и JupyterLab — Python Tutorial  И. Шамаев. – URL: https://python.ivan-shamaev.ru/jupiterlab-jupyter-notebook-install-python-tutorial/ (дата обращения: 19.07.2024)  – Текст: электронный.</w:t>
      </w:r>
    </w:p>
    <w:p w14:paraId="2CFB4691" w14:textId="77777777" w:rsidR="00296411" w:rsidRPr="00296411" w:rsidRDefault="00296411" w:rsidP="00296411">
      <w:pPr>
        <w:pStyle w:val="af9"/>
        <w:rPr>
          <w:rFonts w:cs="Times New Roman"/>
        </w:rPr>
      </w:pPr>
      <w:r w:rsidRPr="00296411">
        <w:rPr>
          <w:rFonts w:cs="Times New Roman"/>
        </w:rPr>
        <w:t>4. Debugger  JupiterLab. – URL: https://jupyterlab.readthedocs.io/en/4.1.x/user/debugger.html (дата обращения: 19.07.2024)  – Текст: электронный.</w:t>
      </w:r>
    </w:p>
    <w:p w14:paraId="3ECEF0AF" w14:textId="77777777" w:rsidR="00296411" w:rsidRPr="00296411" w:rsidRDefault="00296411" w:rsidP="00296411">
      <w:pPr>
        <w:pStyle w:val="af9"/>
        <w:rPr>
          <w:rFonts w:cs="Times New Roman"/>
        </w:rPr>
      </w:pPr>
      <w:r w:rsidRPr="00296411">
        <w:rPr>
          <w:rFonts w:cs="Times New Roman"/>
        </w:rPr>
        <w:t>5. Anaconda. – URL: https://www.anaconda.com/ (дата обращения: 19.07.2024)  – Текст: электронный.</w:t>
      </w:r>
    </w:p>
    <w:p w14:paraId="6FCF18CA" w14:textId="6A3E8889" w:rsidR="00B80008" w:rsidRDefault="000A34AC" w:rsidP="00B80008">
      <w:r>
        <w:fldChar w:fldCharType="end"/>
      </w:r>
    </w:p>
    <w:p w14:paraId="4E087E9A" w14:textId="77777777" w:rsidR="00903CAA" w:rsidRDefault="00903CAA" w:rsidP="00B80008"/>
    <w:sectPr w:rsidR="00903CAA" w:rsidSect="005F1980">
      <w:pgSz w:w="11906" w:h="16838"/>
      <w:pgMar w:top="1134" w:right="851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18B4E79" w14:textId="77777777" w:rsidR="00284576" w:rsidRDefault="00284576" w:rsidP="002F4228">
      <w:r>
        <w:separator/>
      </w:r>
    </w:p>
  </w:endnote>
  <w:endnote w:type="continuationSeparator" w:id="0">
    <w:p w14:paraId="10C443DA" w14:textId="77777777" w:rsidR="00284576" w:rsidRDefault="00284576" w:rsidP="002F4228">
      <w:r>
        <w:continuationSeparator/>
      </w:r>
    </w:p>
  </w:endnote>
  <w:endnote w:type="continuationNotice" w:id="1">
    <w:p w14:paraId="448F88DC" w14:textId="77777777" w:rsidR="00284576" w:rsidRDefault="00284576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6F14B9C4-C284-4958-88D0-01602CA51D29}"/>
    <w:embedBold r:id="rId2" w:fontKey="{9285813E-CF5C-409E-B596-BEC1FF431476}"/>
    <w:embedItalic r:id="rId3" w:fontKey="{FBE2E76D-5DF3-401E-8B13-E69BC5D2C9BB}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37A52CE2-80D4-4DBA-A671-26D305AA6AF9}"/>
    <w:embedBold r:id="rId5" w:fontKey="{33D661B5-2904-4B41-9F6E-FFC01D0F2E1E}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f1"/>
      <w:jc w:val="center"/>
    </w:pPr>
  </w:p>
  <w:p w14:paraId="68D8616B" w14:textId="77777777" w:rsidR="002F4228" w:rsidRDefault="002F4228">
    <w:pPr>
      <w:pStyle w:val="af1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f1"/>
      <w:jc w:val="right"/>
    </w:pPr>
  </w:p>
  <w:p w14:paraId="5F04E653" w14:textId="77777777" w:rsidR="001A44C8" w:rsidRDefault="001A44C8">
    <w:pPr>
      <w:pStyle w:val="af1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974400610"/>
      <w:docPartObj>
        <w:docPartGallery w:val="Page Numbers (Bottom of Page)"/>
        <w:docPartUnique/>
      </w:docPartObj>
    </w:sdtPr>
    <w:sdtContent>
      <w:p w14:paraId="0FEB2723" w14:textId="77777777" w:rsidR="004C3D32" w:rsidRDefault="001264CC">
        <w:pPr>
          <w:pStyle w:val="a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  <w:p w14:paraId="41515D9C" w14:textId="0009B82C" w:rsidR="001264CC" w:rsidRDefault="00000000">
        <w:pPr>
          <w:pStyle w:val="af1"/>
          <w:jc w:val="center"/>
        </w:pPr>
      </w:p>
    </w:sdtContent>
  </w:sdt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f1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DDAA892" w14:textId="77777777" w:rsidR="00284576" w:rsidRDefault="00284576" w:rsidP="002F4228">
      <w:r>
        <w:separator/>
      </w:r>
    </w:p>
  </w:footnote>
  <w:footnote w:type="continuationSeparator" w:id="0">
    <w:p w14:paraId="3A736621" w14:textId="77777777" w:rsidR="00284576" w:rsidRDefault="00284576" w:rsidP="002F4228">
      <w:r>
        <w:continuationSeparator/>
      </w:r>
    </w:p>
  </w:footnote>
  <w:footnote w:type="continuationNotice" w:id="1">
    <w:p w14:paraId="478E7617" w14:textId="77777777" w:rsidR="00284576" w:rsidRDefault="00284576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08653AD"/>
    <w:multiLevelType w:val="hybridMultilevel"/>
    <w:tmpl w:val="F8CE86C2"/>
    <w:lvl w:ilvl="0" w:tplc="7D54A06E">
      <w:start w:val="1"/>
      <w:numFmt w:val="decimal"/>
      <w:lvlText w:val="1.%1 "/>
      <w:lvlJc w:val="left"/>
      <w:pPr>
        <w:ind w:left="2367" w:hanging="360"/>
      </w:pPr>
    </w:lvl>
    <w:lvl w:ilvl="1" w:tplc="04190019" w:tentative="1">
      <w:start w:val="1"/>
      <w:numFmt w:val="lowerLetter"/>
      <w:lvlText w:val="%2."/>
      <w:lvlJc w:val="left"/>
      <w:pPr>
        <w:ind w:left="3087" w:hanging="360"/>
      </w:pPr>
    </w:lvl>
    <w:lvl w:ilvl="2" w:tplc="0419001B" w:tentative="1">
      <w:start w:val="1"/>
      <w:numFmt w:val="lowerRoman"/>
      <w:lvlText w:val="%3."/>
      <w:lvlJc w:val="right"/>
      <w:pPr>
        <w:ind w:left="3807" w:hanging="180"/>
      </w:pPr>
    </w:lvl>
    <w:lvl w:ilvl="3" w:tplc="0419000F" w:tentative="1">
      <w:start w:val="1"/>
      <w:numFmt w:val="decimal"/>
      <w:lvlText w:val="%4."/>
      <w:lvlJc w:val="left"/>
      <w:pPr>
        <w:ind w:left="4527" w:hanging="360"/>
      </w:pPr>
    </w:lvl>
    <w:lvl w:ilvl="4" w:tplc="04190019" w:tentative="1">
      <w:start w:val="1"/>
      <w:numFmt w:val="lowerLetter"/>
      <w:lvlText w:val="%5."/>
      <w:lvlJc w:val="left"/>
      <w:pPr>
        <w:ind w:left="5247" w:hanging="360"/>
      </w:pPr>
    </w:lvl>
    <w:lvl w:ilvl="5" w:tplc="0419001B" w:tentative="1">
      <w:start w:val="1"/>
      <w:numFmt w:val="lowerRoman"/>
      <w:lvlText w:val="%6."/>
      <w:lvlJc w:val="right"/>
      <w:pPr>
        <w:ind w:left="5967" w:hanging="180"/>
      </w:pPr>
    </w:lvl>
    <w:lvl w:ilvl="6" w:tplc="0419000F" w:tentative="1">
      <w:start w:val="1"/>
      <w:numFmt w:val="decimal"/>
      <w:lvlText w:val="%7."/>
      <w:lvlJc w:val="left"/>
      <w:pPr>
        <w:ind w:left="6687" w:hanging="360"/>
      </w:pPr>
    </w:lvl>
    <w:lvl w:ilvl="7" w:tplc="04190019" w:tentative="1">
      <w:start w:val="1"/>
      <w:numFmt w:val="lowerLetter"/>
      <w:lvlText w:val="%8."/>
      <w:lvlJc w:val="left"/>
      <w:pPr>
        <w:ind w:left="7407" w:hanging="360"/>
      </w:pPr>
    </w:lvl>
    <w:lvl w:ilvl="8" w:tplc="0419001B" w:tentative="1">
      <w:start w:val="1"/>
      <w:numFmt w:val="lowerRoman"/>
      <w:lvlText w:val="%9."/>
      <w:lvlJc w:val="right"/>
      <w:pPr>
        <w:ind w:left="8127" w:hanging="180"/>
      </w:pPr>
    </w:lvl>
  </w:abstractNum>
  <w:abstractNum w:abstractNumId="1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abstractNum w:abstractNumId="2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067E3D82"/>
    <w:multiLevelType w:val="multilevel"/>
    <w:tmpl w:val="E9BA3C94"/>
    <w:lvl w:ilvl="0">
      <w:start w:val="1"/>
      <w:numFmt w:val="decimal"/>
      <w:pStyle w:val="First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pStyle w:val="2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pStyle w:val="3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5" w15:restartNumberingAfterBreak="0">
    <w:nsid w:val="074C2569"/>
    <w:multiLevelType w:val="multilevel"/>
    <w:tmpl w:val="9B6284F2"/>
    <w:lvl w:ilvl="0">
      <w:start w:val="1"/>
      <w:numFmt w:val="decimal"/>
      <w:lvlText w:val="Глава %1"/>
      <w:lvlJc w:val="left"/>
      <w:pPr>
        <w:ind w:left="567" w:hanging="207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3F67A30"/>
    <w:multiLevelType w:val="multilevel"/>
    <w:tmpl w:val="27B80B54"/>
    <w:lvl w:ilvl="0">
      <w:start w:val="1"/>
      <w:numFmt w:val="decimal"/>
      <w:lvlText w:val="Глава %1."/>
      <w:lvlJc w:val="left"/>
      <w:pPr>
        <w:ind w:left="1287" w:hanging="360"/>
      </w:pPr>
      <w:rPr>
        <w:rFonts w:hint="default"/>
      </w:rPr>
    </w:lvl>
    <w:lvl w:ilvl="1">
      <w:start w:val="1"/>
      <w:numFmt w:val="decimal"/>
      <w:pStyle w:val="a"/>
      <w:lvlText w:val="%1.%2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10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11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3" w15:restartNumberingAfterBreak="0">
    <w:nsid w:val="1AD2107E"/>
    <w:multiLevelType w:val="multilevel"/>
    <w:tmpl w:val="FA8C6F94"/>
    <w:lvl w:ilvl="0">
      <w:start w:val="1"/>
      <w:numFmt w:val="decimal"/>
      <w:pStyle w:val="a0"/>
      <w:suff w:val="space"/>
      <w:lvlText w:val="Глава %1"/>
      <w:lvlJc w:val="left"/>
      <w:pPr>
        <w:ind w:left="567" w:firstLine="0"/>
      </w:pPr>
      <w:rPr>
        <w:rFonts w:hint="default"/>
      </w:rPr>
    </w:lvl>
    <w:lvl w:ilvl="1">
      <w:start w:val="1"/>
      <w:numFmt w:val="decimal"/>
      <w:pStyle w:val="a1"/>
      <w:suff w:val="space"/>
      <w:lvlText w:val="%1.%2"/>
      <w:lvlJc w:val="left"/>
      <w:pPr>
        <w:ind w:left="567" w:firstLine="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4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6" w15:restartNumberingAfterBreak="0">
    <w:nsid w:val="1F4605C5"/>
    <w:multiLevelType w:val="multilevel"/>
    <w:tmpl w:val="9654A460"/>
    <w:lvl w:ilvl="0">
      <w:start w:val="1"/>
      <w:numFmt w:val="decimal"/>
      <w:lvlText w:val="1.%1 "/>
      <w:lvlJc w:val="left"/>
      <w:pPr>
        <w:ind w:left="1287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2007" w:hanging="360"/>
      </w:pPr>
    </w:lvl>
    <w:lvl w:ilvl="2">
      <w:start w:val="1"/>
      <w:numFmt w:val="lowerRoman"/>
      <w:lvlText w:val="%3."/>
      <w:lvlJc w:val="right"/>
      <w:pPr>
        <w:ind w:left="2727" w:hanging="180"/>
      </w:pPr>
    </w:lvl>
    <w:lvl w:ilvl="3">
      <w:start w:val="1"/>
      <w:numFmt w:val="decimal"/>
      <w:lvlText w:val="%4."/>
      <w:lvlJc w:val="left"/>
      <w:pPr>
        <w:ind w:left="3447" w:hanging="360"/>
      </w:pPr>
    </w:lvl>
    <w:lvl w:ilvl="4">
      <w:start w:val="1"/>
      <w:numFmt w:val="lowerLetter"/>
      <w:lvlText w:val="%5."/>
      <w:lvlJc w:val="left"/>
      <w:pPr>
        <w:ind w:left="4167" w:hanging="360"/>
      </w:pPr>
    </w:lvl>
    <w:lvl w:ilvl="5">
      <w:start w:val="1"/>
      <w:numFmt w:val="lowerRoman"/>
      <w:lvlText w:val="%6."/>
      <w:lvlJc w:val="right"/>
      <w:pPr>
        <w:ind w:left="4887" w:hanging="180"/>
      </w:pPr>
    </w:lvl>
    <w:lvl w:ilvl="6">
      <w:start w:val="1"/>
      <w:numFmt w:val="decimal"/>
      <w:lvlText w:val="%7."/>
      <w:lvlJc w:val="left"/>
      <w:pPr>
        <w:ind w:left="5607" w:hanging="360"/>
      </w:pPr>
    </w:lvl>
    <w:lvl w:ilvl="7">
      <w:start w:val="1"/>
      <w:numFmt w:val="lowerLetter"/>
      <w:lvlText w:val="%8."/>
      <w:lvlJc w:val="left"/>
      <w:pPr>
        <w:ind w:left="6327" w:hanging="360"/>
      </w:pPr>
    </w:lvl>
    <w:lvl w:ilvl="8">
      <w:start w:val="1"/>
      <w:numFmt w:val="lowerRoman"/>
      <w:lvlText w:val="%9."/>
      <w:lvlJc w:val="right"/>
      <w:pPr>
        <w:ind w:left="7047" w:hanging="180"/>
      </w:pPr>
    </w:lvl>
  </w:abstractNum>
  <w:abstractNum w:abstractNumId="17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21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2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5" w15:restartNumberingAfterBreak="0">
    <w:nsid w:val="40140841"/>
    <w:multiLevelType w:val="multilevel"/>
    <w:tmpl w:val="34445E90"/>
    <w:numStyleLink w:val="20"/>
  </w:abstractNum>
  <w:abstractNum w:abstractNumId="26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7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8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0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2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3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4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5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6" w15:restartNumberingAfterBreak="0">
    <w:nsid w:val="6B2E073F"/>
    <w:multiLevelType w:val="multilevel"/>
    <w:tmpl w:val="5F96794E"/>
    <w:lvl w:ilvl="0">
      <w:start w:val="1"/>
      <w:numFmt w:val="decimal"/>
      <w:lvlText w:val="1.%1 "/>
      <w:lvlJc w:val="left"/>
      <w:pPr>
        <w:ind w:left="50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2007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727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447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4167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887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607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327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7047" w:hanging="180"/>
      </w:pPr>
      <w:rPr>
        <w:rFonts w:hint="default"/>
      </w:rPr>
    </w:lvl>
  </w:abstractNum>
  <w:abstractNum w:abstractNumId="37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8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9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0" w15:restartNumberingAfterBreak="0">
    <w:nsid w:val="7BD9782D"/>
    <w:multiLevelType w:val="multilevel"/>
    <w:tmpl w:val="34445E90"/>
    <w:styleLink w:val="20"/>
    <w:lvl w:ilvl="0">
      <w:start w:val="1"/>
      <w:numFmt w:val="none"/>
      <w:pStyle w:val="a2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4"/>
  </w:num>
  <w:num w:numId="2" w16cid:durableId="588194440">
    <w:abstractNumId w:val="4"/>
  </w:num>
  <w:num w:numId="3" w16cid:durableId="1566068546">
    <w:abstractNumId w:val="34"/>
  </w:num>
  <w:num w:numId="4" w16cid:durableId="1230656503">
    <w:abstractNumId w:val="8"/>
  </w:num>
  <w:num w:numId="5" w16cid:durableId="1407259871">
    <w:abstractNumId w:val="37"/>
  </w:num>
  <w:num w:numId="6" w16cid:durableId="329455739">
    <w:abstractNumId w:val="3"/>
  </w:num>
  <w:num w:numId="7" w16cid:durableId="2016953347">
    <w:abstractNumId w:val="39"/>
  </w:num>
  <w:num w:numId="8" w16cid:durableId="700087575">
    <w:abstractNumId w:val="6"/>
  </w:num>
  <w:num w:numId="9" w16cid:durableId="1891845899">
    <w:abstractNumId w:val="22"/>
  </w:num>
  <w:num w:numId="10" w16cid:durableId="197818281">
    <w:abstractNumId w:val="35"/>
  </w:num>
  <w:num w:numId="11" w16cid:durableId="360060625">
    <w:abstractNumId w:val="12"/>
  </w:num>
  <w:num w:numId="12" w16cid:durableId="846097687">
    <w:abstractNumId w:val="7"/>
  </w:num>
  <w:num w:numId="13" w16cid:durableId="1978337777">
    <w:abstractNumId w:val="14"/>
  </w:num>
  <w:num w:numId="14" w16cid:durableId="573970319">
    <w:abstractNumId w:val="17"/>
  </w:num>
  <w:num w:numId="15" w16cid:durableId="68426410">
    <w:abstractNumId w:val="11"/>
  </w:num>
  <w:num w:numId="16" w16cid:durableId="371535221">
    <w:abstractNumId w:val="32"/>
  </w:num>
  <w:num w:numId="17" w16cid:durableId="455296327">
    <w:abstractNumId w:val="21"/>
  </w:num>
  <w:num w:numId="18" w16cid:durableId="534778242">
    <w:abstractNumId w:val="28"/>
  </w:num>
  <w:num w:numId="19" w16cid:durableId="1485195771">
    <w:abstractNumId w:val="19"/>
  </w:num>
  <w:num w:numId="20" w16cid:durableId="909658719">
    <w:abstractNumId w:val="27"/>
  </w:num>
  <w:num w:numId="21" w16cid:durableId="1264729841">
    <w:abstractNumId w:val="20"/>
  </w:num>
  <w:num w:numId="22" w16cid:durableId="1553418464">
    <w:abstractNumId w:val="33"/>
  </w:num>
  <w:num w:numId="23" w16cid:durableId="1911039500">
    <w:abstractNumId w:val="23"/>
  </w:num>
  <w:num w:numId="24" w16cid:durableId="809903405">
    <w:abstractNumId w:val="2"/>
  </w:num>
  <w:num w:numId="25" w16cid:durableId="422411679">
    <w:abstractNumId w:val="10"/>
  </w:num>
  <w:num w:numId="26" w16cid:durableId="277371255">
    <w:abstractNumId w:val="18"/>
  </w:num>
  <w:num w:numId="27" w16cid:durableId="52041914">
    <w:abstractNumId w:val="30"/>
  </w:num>
  <w:num w:numId="28" w16cid:durableId="1828738712">
    <w:abstractNumId w:val="29"/>
  </w:num>
  <w:num w:numId="29" w16cid:durableId="947011394">
    <w:abstractNumId w:val="15"/>
  </w:num>
  <w:num w:numId="30" w16cid:durableId="363293858">
    <w:abstractNumId w:val="38"/>
  </w:num>
  <w:num w:numId="31" w16cid:durableId="587731884">
    <w:abstractNumId w:val="40"/>
  </w:num>
  <w:num w:numId="32" w16cid:durableId="239364187">
    <w:abstractNumId w:val="25"/>
  </w:num>
  <w:num w:numId="33" w16cid:durableId="2057729378">
    <w:abstractNumId w:val="26"/>
  </w:num>
  <w:num w:numId="34" w16cid:durableId="1906918121">
    <w:abstractNumId w:val="31"/>
  </w:num>
  <w:num w:numId="35" w16cid:durableId="770783215">
    <w:abstractNumId w:val="1"/>
  </w:num>
  <w:num w:numId="36" w16cid:durableId="1546679791">
    <w:abstractNumId w:val="9"/>
  </w:num>
  <w:num w:numId="37" w16cid:durableId="1898123290">
    <w:abstractNumId w:val="36"/>
  </w:num>
  <w:num w:numId="38" w16cid:durableId="144128944">
    <w:abstractNumId w:val="16"/>
  </w:num>
  <w:num w:numId="39" w16cid:durableId="14699941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 w16cid:durableId="1993756676">
    <w:abstractNumId w:val="3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 w16cid:durableId="1025015223">
    <w:abstractNumId w:val="13"/>
  </w:num>
  <w:num w:numId="42" w16cid:durableId="1419137112">
    <w:abstractNumId w:val="0"/>
  </w:num>
  <w:num w:numId="43" w16cid:durableId="2036806234">
    <w:abstractNumId w:val="5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embedTrueTypeFonts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3F23"/>
    <w:rsid w:val="000043D9"/>
    <w:rsid w:val="00004E71"/>
    <w:rsid w:val="00005EFD"/>
    <w:rsid w:val="0000677F"/>
    <w:rsid w:val="000069B4"/>
    <w:rsid w:val="00012328"/>
    <w:rsid w:val="000142C8"/>
    <w:rsid w:val="00014303"/>
    <w:rsid w:val="00015765"/>
    <w:rsid w:val="00016100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DEA"/>
    <w:rsid w:val="00045597"/>
    <w:rsid w:val="0004643E"/>
    <w:rsid w:val="000468BB"/>
    <w:rsid w:val="000471F6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1992"/>
    <w:rsid w:val="00071C58"/>
    <w:rsid w:val="000724F5"/>
    <w:rsid w:val="00073BA9"/>
    <w:rsid w:val="00073D8C"/>
    <w:rsid w:val="0007632A"/>
    <w:rsid w:val="00076C62"/>
    <w:rsid w:val="0007771C"/>
    <w:rsid w:val="00077B2B"/>
    <w:rsid w:val="0008048C"/>
    <w:rsid w:val="00080D4A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01A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2258"/>
    <w:rsid w:val="000D3019"/>
    <w:rsid w:val="000D64C9"/>
    <w:rsid w:val="000D6B66"/>
    <w:rsid w:val="000D75AD"/>
    <w:rsid w:val="000D78DF"/>
    <w:rsid w:val="000D791A"/>
    <w:rsid w:val="000E0917"/>
    <w:rsid w:val="000E1055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395B"/>
    <w:rsid w:val="00104350"/>
    <w:rsid w:val="001050D8"/>
    <w:rsid w:val="00105261"/>
    <w:rsid w:val="00105276"/>
    <w:rsid w:val="0011023C"/>
    <w:rsid w:val="001104B7"/>
    <w:rsid w:val="0011162E"/>
    <w:rsid w:val="00113305"/>
    <w:rsid w:val="0011454B"/>
    <w:rsid w:val="0011543F"/>
    <w:rsid w:val="00116BD2"/>
    <w:rsid w:val="00121A1E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EB8"/>
    <w:rsid w:val="001473F8"/>
    <w:rsid w:val="001504EC"/>
    <w:rsid w:val="0015107A"/>
    <w:rsid w:val="00151BF8"/>
    <w:rsid w:val="00152B80"/>
    <w:rsid w:val="00153B8C"/>
    <w:rsid w:val="00154CFE"/>
    <w:rsid w:val="00155C0D"/>
    <w:rsid w:val="00156849"/>
    <w:rsid w:val="0016017C"/>
    <w:rsid w:val="001603CD"/>
    <w:rsid w:val="001607A1"/>
    <w:rsid w:val="00161151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123B"/>
    <w:rsid w:val="001712F3"/>
    <w:rsid w:val="00174ACF"/>
    <w:rsid w:val="00175223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1515"/>
    <w:rsid w:val="001A1E85"/>
    <w:rsid w:val="001A325B"/>
    <w:rsid w:val="001A3A7E"/>
    <w:rsid w:val="001A3E05"/>
    <w:rsid w:val="001A3FE1"/>
    <w:rsid w:val="001A44C8"/>
    <w:rsid w:val="001A72A5"/>
    <w:rsid w:val="001A7F04"/>
    <w:rsid w:val="001B2B2A"/>
    <w:rsid w:val="001B3424"/>
    <w:rsid w:val="001B36DA"/>
    <w:rsid w:val="001B563E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E0103"/>
    <w:rsid w:val="001E0C77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1EA1"/>
    <w:rsid w:val="001F40BF"/>
    <w:rsid w:val="001F41BB"/>
    <w:rsid w:val="001F438C"/>
    <w:rsid w:val="001F4DD6"/>
    <w:rsid w:val="001F56D0"/>
    <w:rsid w:val="001F5AFE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DB7"/>
    <w:rsid w:val="00210B20"/>
    <w:rsid w:val="00210B32"/>
    <w:rsid w:val="00210F2D"/>
    <w:rsid w:val="002114D8"/>
    <w:rsid w:val="0021272D"/>
    <w:rsid w:val="00214DB1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08F9"/>
    <w:rsid w:val="002512CB"/>
    <w:rsid w:val="00252E90"/>
    <w:rsid w:val="00253776"/>
    <w:rsid w:val="00254408"/>
    <w:rsid w:val="00254A7F"/>
    <w:rsid w:val="00254E54"/>
    <w:rsid w:val="00255334"/>
    <w:rsid w:val="00255DC5"/>
    <w:rsid w:val="002564DE"/>
    <w:rsid w:val="002606B3"/>
    <w:rsid w:val="00260DF1"/>
    <w:rsid w:val="0026208D"/>
    <w:rsid w:val="00263FFD"/>
    <w:rsid w:val="00264624"/>
    <w:rsid w:val="0026505E"/>
    <w:rsid w:val="0026764C"/>
    <w:rsid w:val="00267742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4576"/>
    <w:rsid w:val="0028764C"/>
    <w:rsid w:val="00287938"/>
    <w:rsid w:val="00290151"/>
    <w:rsid w:val="00290446"/>
    <w:rsid w:val="00290D18"/>
    <w:rsid w:val="00290D95"/>
    <w:rsid w:val="00290FC4"/>
    <w:rsid w:val="00291094"/>
    <w:rsid w:val="0029280C"/>
    <w:rsid w:val="00292D2A"/>
    <w:rsid w:val="00294AF4"/>
    <w:rsid w:val="0029507E"/>
    <w:rsid w:val="0029562C"/>
    <w:rsid w:val="002962EB"/>
    <w:rsid w:val="00296411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F60"/>
    <w:rsid w:val="002B6598"/>
    <w:rsid w:val="002B66CD"/>
    <w:rsid w:val="002B69CD"/>
    <w:rsid w:val="002B748C"/>
    <w:rsid w:val="002C12E5"/>
    <w:rsid w:val="002C2AAC"/>
    <w:rsid w:val="002C2D71"/>
    <w:rsid w:val="002C3193"/>
    <w:rsid w:val="002C3ABB"/>
    <w:rsid w:val="002C46A1"/>
    <w:rsid w:val="002C46C9"/>
    <w:rsid w:val="002C515F"/>
    <w:rsid w:val="002C5789"/>
    <w:rsid w:val="002C6573"/>
    <w:rsid w:val="002C7729"/>
    <w:rsid w:val="002D0D12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C56"/>
    <w:rsid w:val="00305697"/>
    <w:rsid w:val="00305E46"/>
    <w:rsid w:val="0030619D"/>
    <w:rsid w:val="00306668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7EA"/>
    <w:rsid w:val="00321226"/>
    <w:rsid w:val="003228B4"/>
    <w:rsid w:val="0032381D"/>
    <w:rsid w:val="003238D5"/>
    <w:rsid w:val="00324003"/>
    <w:rsid w:val="0032417F"/>
    <w:rsid w:val="003242EB"/>
    <w:rsid w:val="00324C2B"/>
    <w:rsid w:val="00326132"/>
    <w:rsid w:val="0032789E"/>
    <w:rsid w:val="00327C42"/>
    <w:rsid w:val="00327CAA"/>
    <w:rsid w:val="00330EF1"/>
    <w:rsid w:val="00332B03"/>
    <w:rsid w:val="003348EF"/>
    <w:rsid w:val="003351B3"/>
    <w:rsid w:val="00335AC4"/>
    <w:rsid w:val="00335E9C"/>
    <w:rsid w:val="00335F89"/>
    <w:rsid w:val="00337154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4BD8"/>
    <w:rsid w:val="00355C89"/>
    <w:rsid w:val="00356767"/>
    <w:rsid w:val="0035712E"/>
    <w:rsid w:val="00360504"/>
    <w:rsid w:val="003609C8"/>
    <w:rsid w:val="003618AD"/>
    <w:rsid w:val="00361F00"/>
    <w:rsid w:val="0036201C"/>
    <w:rsid w:val="00362B05"/>
    <w:rsid w:val="00364701"/>
    <w:rsid w:val="00365901"/>
    <w:rsid w:val="00366767"/>
    <w:rsid w:val="00366EA3"/>
    <w:rsid w:val="00370F32"/>
    <w:rsid w:val="00372400"/>
    <w:rsid w:val="0037353B"/>
    <w:rsid w:val="0037362D"/>
    <w:rsid w:val="00374069"/>
    <w:rsid w:val="00375B9C"/>
    <w:rsid w:val="00377F39"/>
    <w:rsid w:val="00380056"/>
    <w:rsid w:val="00380A0A"/>
    <w:rsid w:val="0038245C"/>
    <w:rsid w:val="0038251D"/>
    <w:rsid w:val="0038284D"/>
    <w:rsid w:val="00385085"/>
    <w:rsid w:val="00385476"/>
    <w:rsid w:val="0038702B"/>
    <w:rsid w:val="00387566"/>
    <w:rsid w:val="003875F0"/>
    <w:rsid w:val="00387C4A"/>
    <w:rsid w:val="00391FC8"/>
    <w:rsid w:val="00394B3D"/>
    <w:rsid w:val="00394E38"/>
    <w:rsid w:val="003951AB"/>
    <w:rsid w:val="00395ADB"/>
    <w:rsid w:val="003A0A9F"/>
    <w:rsid w:val="003A0B1A"/>
    <w:rsid w:val="003A12D2"/>
    <w:rsid w:val="003A1AB7"/>
    <w:rsid w:val="003A2AE0"/>
    <w:rsid w:val="003A5559"/>
    <w:rsid w:val="003A6444"/>
    <w:rsid w:val="003A65DB"/>
    <w:rsid w:val="003A7FBE"/>
    <w:rsid w:val="003A7FCE"/>
    <w:rsid w:val="003B118A"/>
    <w:rsid w:val="003B11D7"/>
    <w:rsid w:val="003B157B"/>
    <w:rsid w:val="003B1A3A"/>
    <w:rsid w:val="003B278B"/>
    <w:rsid w:val="003B4E66"/>
    <w:rsid w:val="003B5631"/>
    <w:rsid w:val="003B61BD"/>
    <w:rsid w:val="003B6D6C"/>
    <w:rsid w:val="003B72F9"/>
    <w:rsid w:val="003B7499"/>
    <w:rsid w:val="003B78DA"/>
    <w:rsid w:val="003B79B0"/>
    <w:rsid w:val="003C0145"/>
    <w:rsid w:val="003C18FB"/>
    <w:rsid w:val="003C2BDF"/>
    <w:rsid w:val="003C4A7F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97D"/>
    <w:rsid w:val="003D7784"/>
    <w:rsid w:val="003D7F76"/>
    <w:rsid w:val="003E09B4"/>
    <w:rsid w:val="003E102E"/>
    <w:rsid w:val="003E28A4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3590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3365"/>
    <w:rsid w:val="00403B7F"/>
    <w:rsid w:val="0040411F"/>
    <w:rsid w:val="00404297"/>
    <w:rsid w:val="004046E7"/>
    <w:rsid w:val="00404BD3"/>
    <w:rsid w:val="00405868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218F"/>
    <w:rsid w:val="0042484F"/>
    <w:rsid w:val="00424ED9"/>
    <w:rsid w:val="004251C4"/>
    <w:rsid w:val="004260FC"/>
    <w:rsid w:val="0042665F"/>
    <w:rsid w:val="00426C13"/>
    <w:rsid w:val="00427DC3"/>
    <w:rsid w:val="00430018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CCD"/>
    <w:rsid w:val="00442705"/>
    <w:rsid w:val="00443583"/>
    <w:rsid w:val="004443BE"/>
    <w:rsid w:val="00444DA1"/>
    <w:rsid w:val="00445474"/>
    <w:rsid w:val="0044672C"/>
    <w:rsid w:val="004469CE"/>
    <w:rsid w:val="00446E90"/>
    <w:rsid w:val="0045023E"/>
    <w:rsid w:val="00450570"/>
    <w:rsid w:val="004517FB"/>
    <w:rsid w:val="0045219C"/>
    <w:rsid w:val="004532A5"/>
    <w:rsid w:val="0045374B"/>
    <w:rsid w:val="00454F28"/>
    <w:rsid w:val="00456CD3"/>
    <w:rsid w:val="00460354"/>
    <w:rsid w:val="0046077D"/>
    <w:rsid w:val="00460784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CD0"/>
    <w:rsid w:val="0048382F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E81"/>
    <w:rsid w:val="00495F73"/>
    <w:rsid w:val="00496E5D"/>
    <w:rsid w:val="004970AB"/>
    <w:rsid w:val="0049752B"/>
    <w:rsid w:val="004975F5"/>
    <w:rsid w:val="004A06C5"/>
    <w:rsid w:val="004A0BB9"/>
    <w:rsid w:val="004A0D9E"/>
    <w:rsid w:val="004A4897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D32"/>
    <w:rsid w:val="004C3FD8"/>
    <w:rsid w:val="004C663C"/>
    <w:rsid w:val="004C68C5"/>
    <w:rsid w:val="004C6C7B"/>
    <w:rsid w:val="004D0496"/>
    <w:rsid w:val="004D1AB5"/>
    <w:rsid w:val="004D1FFF"/>
    <w:rsid w:val="004D2C86"/>
    <w:rsid w:val="004D682C"/>
    <w:rsid w:val="004D799A"/>
    <w:rsid w:val="004E062C"/>
    <w:rsid w:val="004E1CBE"/>
    <w:rsid w:val="004E1F3C"/>
    <w:rsid w:val="004E1FC9"/>
    <w:rsid w:val="004E3C89"/>
    <w:rsid w:val="004E4D03"/>
    <w:rsid w:val="004E6B4B"/>
    <w:rsid w:val="004E7AFC"/>
    <w:rsid w:val="004E7DDB"/>
    <w:rsid w:val="004F05F9"/>
    <w:rsid w:val="004F1929"/>
    <w:rsid w:val="004F1A4A"/>
    <w:rsid w:val="004F3A34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6C3"/>
    <w:rsid w:val="00517D8C"/>
    <w:rsid w:val="0052041E"/>
    <w:rsid w:val="00521722"/>
    <w:rsid w:val="0052210D"/>
    <w:rsid w:val="005239DC"/>
    <w:rsid w:val="00524DE6"/>
    <w:rsid w:val="00524F75"/>
    <w:rsid w:val="00527773"/>
    <w:rsid w:val="00530E66"/>
    <w:rsid w:val="005311F7"/>
    <w:rsid w:val="00531776"/>
    <w:rsid w:val="00533173"/>
    <w:rsid w:val="00534330"/>
    <w:rsid w:val="00536E7D"/>
    <w:rsid w:val="00537C07"/>
    <w:rsid w:val="00537FBA"/>
    <w:rsid w:val="005410A5"/>
    <w:rsid w:val="005414A5"/>
    <w:rsid w:val="00541E58"/>
    <w:rsid w:val="00542D48"/>
    <w:rsid w:val="005434B9"/>
    <w:rsid w:val="00543A04"/>
    <w:rsid w:val="005443BC"/>
    <w:rsid w:val="00544BC4"/>
    <w:rsid w:val="00545335"/>
    <w:rsid w:val="00545512"/>
    <w:rsid w:val="00545A2C"/>
    <w:rsid w:val="00546406"/>
    <w:rsid w:val="005520AC"/>
    <w:rsid w:val="00552E62"/>
    <w:rsid w:val="005543E4"/>
    <w:rsid w:val="00555168"/>
    <w:rsid w:val="0055555C"/>
    <w:rsid w:val="00556183"/>
    <w:rsid w:val="00556228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50F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590A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1B0E"/>
    <w:rsid w:val="005C2002"/>
    <w:rsid w:val="005C2A22"/>
    <w:rsid w:val="005C3D48"/>
    <w:rsid w:val="005C4686"/>
    <w:rsid w:val="005C46EF"/>
    <w:rsid w:val="005C5D0D"/>
    <w:rsid w:val="005C7544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8C6"/>
    <w:rsid w:val="005D7D64"/>
    <w:rsid w:val="005E0276"/>
    <w:rsid w:val="005E21FF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E1A"/>
    <w:rsid w:val="00605EE1"/>
    <w:rsid w:val="00606551"/>
    <w:rsid w:val="0060763B"/>
    <w:rsid w:val="00610B7C"/>
    <w:rsid w:val="00610E2F"/>
    <w:rsid w:val="00612395"/>
    <w:rsid w:val="00612AA4"/>
    <w:rsid w:val="006130CC"/>
    <w:rsid w:val="00615B2E"/>
    <w:rsid w:val="00617036"/>
    <w:rsid w:val="00617360"/>
    <w:rsid w:val="00617452"/>
    <w:rsid w:val="0062022D"/>
    <w:rsid w:val="00620605"/>
    <w:rsid w:val="006211F1"/>
    <w:rsid w:val="0062281E"/>
    <w:rsid w:val="00622DD0"/>
    <w:rsid w:val="00626C21"/>
    <w:rsid w:val="00627409"/>
    <w:rsid w:val="006308BA"/>
    <w:rsid w:val="00631C5F"/>
    <w:rsid w:val="006347D8"/>
    <w:rsid w:val="00635FA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29B1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52E3"/>
    <w:rsid w:val="0067546C"/>
    <w:rsid w:val="00677DCE"/>
    <w:rsid w:val="006802EE"/>
    <w:rsid w:val="006802FD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1A"/>
    <w:rsid w:val="00692C7C"/>
    <w:rsid w:val="006930D9"/>
    <w:rsid w:val="006932C0"/>
    <w:rsid w:val="00694950"/>
    <w:rsid w:val="0069510D"/>
    <w:rsid w:val="006959D7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D08"/>
    <w:rsid w:val="006B6E6D"/>
    <w:rsid w:val="006B7935"/>
    <w:rsid w:val="006C03E8"/>
    <w:rsid w:val="006C0720"/>
    <w:rsid w:val="006C17FF"/>
    <w:rsid w:val="006C2DDF"/>
    <w:rsid w:val="006C3995"/>
    <w:rsid w:val="006C4FA3"/>
    <w:rsid w:val="006C586D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8DE"/>
    <w:rsid w:val="006E4089"/>
    <w:rsid w:val="006E52CF"/>
    <w:rsid w:val="006E608E"/>
    <w:rsid w:val="006E609A"/>
    <w:rsid w:val="006E6479"/>
    <w:rsid w:val="006E6C0E"/>
    <w:rsid w:val="006E70D1"/>
    <w:rsid w:val="006E7276"/>
    <w:rsid w:val="006E72F5"/>
    <w:rsid w:val="006F0925"/>
    <w:rsid w:val="006F0C4A"/>
    <w:rsid w:val="006F16F1"/>
    <w:rsid w:val="006F1809"/>
    <w:rsid w:val="006F2890"/>
    <w:rsid w:val="006F30EF"/>
    <w:rsid w:val="006F3F82"/>
    <w:rsid w:val="006F5351"/>
    <w:rsid w:val="006F557E"/>
    <w:rsid w:val="006F56B8"/>
    <w:rsid w:val="006F6E05"/>
    <w:rsid w:val="00700497"/>
    <w:rsid w:val="007005AD"/>
    <w:rsid w:val="00700753"/>
    <w:rsid w:val="00702040"/>
    <w:rsid w:val="007039F3"/>
    <w:rsid w:val="00704B8E"/>
    <w:rsid w:val="0070542E"/>
    <w:rsid w:val="007065C5"/>
    <w:rsid w:val="007075B6"/>
    <w:rsid w:val="00707F7E"/>
    <w:rsid w:val="00710506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4661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7C74"/>
    <w:rsid w:val="00737E1D"/>
    <w:rsid w:val="007401F1"/>
    <w:rsid w:val="00740D1D"/>
    <w:rsid w:val="00740E2D"/>
    <w:rsid w:val="00741387"/>
    <w:rsid w:val="007429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611C"/>
    <w:rsid w:val="00757149"/>
    <w:rsid w:val="0075750A"/>
    <w:rsid w:val="00757547"/>
    <w:rsid w:val="007604ED"/>
    <w:rsid w:val="00760B24"/>
    <w:rsid w:val="00761155"/>
    <w:rsid w:val="0076118D"/>
    <w:rsid w:val="007614A3"/>
    <w:rsid w:val="0076153F"/>
    <w:rsid w:val="007624A5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11A"/>
    <w:rsid w:val="00781134"/>
    <w:rsid w:val="00781AAC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1BD"/>
    <w:rsid w:val="007934CD"/>
    <w:rsid w:val="00794AEF"/>
    <w:rsid w:val="00794B25"/>
    <w:rsid w:val="00797AF7"/>
    <w:rsid w:val="007A17CF"/>
    <w:rsid w:val="007A2D27"/>
    <w:rsid w:val="007A5AF9"/>
    <w:rsid w:val="007A688B"/>
    <w:rsid w:val="007A72C1"/>
    <w:rsid w:val="007A79E4"/>
    <w:rsid w:val="007B08DB"/>
    <w:rsid w:val="007B0DF1"/>
    <w:rsid w:val="007B0F09"/>
    <w:rsid w:val="007B1CC9"/>
    <w:rsid w:val="007B2037"/>
    <w:rsid w:val="007B2079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1843"/>
    <w:rsid w:val="00831D90"/>
    <w:rsid w:val="00832436"/>
    <w:rsid w:val="00833C63"/>
    <w:rsid w:val="00833E2D"/>
    <w:rsid w:val="00834BA7"/>
    <w:rsid w:val="00835198"/>
    <w:rsid w:val="0083567E"/>
    <w:rsid w:val="00836A2B"/>
    <w:rsid w:val="00836D4F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7DBE"/>
    <w:rsid w:val="0085038E"/>
    <w:rsid w:val="00850D79"/>
    <w:rsid w:val="0085185A"/>
    <w:rsid w:val="00852003"/>
    <w:rsid w:val="0085245B"/>
    <w:rsid w:val="00852C67"/>
    <w:rsid w:val="00853164"/>
    <w:rsid w:val="008532ED"/>
    <w:rsid w:val="00855B3B"/>
    <w:rsid w:val="00857472"/>
    <w:rsid w:val="008611D9"/>
    <w:rsid w:val="0086345E"/>
    <w:rsid w:val="00863717"/>
    <w:rsid w:val="00864BEC"/>
    <w:rsid w:val="00865378"/>
    <w:rsid w:val="00865C34"/>
    <w:rsid w:val="00866EB3"/>
    <w:rsid w:val="00866FA2"/>
    <w:rsid w:val="008672BF"/>
    <w:rsid w:val="0086732A"/>
    <w:rsid w:val="00867C11"/>
    <w:rsid w:val="008710E1"/>
    <w:rsid w:val="008714E1"/>
    <w:rsid w:val="008716E8"/>
    <w:rsid w:val="00872C73"/>
    <w:rsid w:val="00872EDC"/>
    <w:rsid w:val="0087412D"/>
    <w:rsid w:val="0087496E"/>
    <w:rsid w:val="00874B04"/>
    <w:rsid w:val="0087509F"/>
    <w:rsid w:val="0087565A"/>
    <w:rsid w:val="008765E0"/>
    <w:rsid w:val="0088163A"/>
    <w:rsid w:val="00881F69"/>
    <w:rsid w:val="00882A08"/>
    <w:rsid w:val="0088332E"/>
    <w:rsid w:val="00883982"/>
    <w:rsid w:val="00884388"/>
    <w:rsid w:val="00884D95"/>
    <w:rsid w:val="00885994"/>
    <w:rsid w:val="00886CF5"/>
    <w:rsid w:val="0088778B"/>
    <w:rsid w:val="00887961"/>
    <w:rsid w:val="00892643"/>
    <w:rsid w:val="0089265A"/>
    <w:rsid w:val="008955B7"/>
    <w:rsid w:val="00895CF5"/>
    <w:rsid w:val="008961E4"/>
    <w:rsid w:val="008970D9"/>
    <w:rsid w:val="0089729C"/>
    <w:rsid w:val="008A0789"/>
    <w:rsid w:val="008A09EA"/>
    <w:rsid w:val="008A1376"/>
    <w:rsid w:val="008A2965"/>
    <w:rsid w:val="008A306A"/>
    <w:rsid w:val="008A37D6"/>
    <w:rsid w:val="008A415B"/>
    <w:rsid w:val="008A44FF"/>
    <w:rsid w:val="008A475D"/>
    <w:rsid w:val="008A5710"/>
    <w:rsid w:val="008A57F3"/>
    <w:rsid w:val="008A58F5"/>
    <w:rsid w:val="008A6A49"/>
    <w:rsid w:val="008B1703"/>
    <w:rsid w:val="008B2142"/>
    <w:rsid w:val="008B3E7F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971"/>
    <w:rsid w:val="008D70B0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D31"/>
    <w:rsid w:val="008F07F4"/>
    <w:rsid w:val="008F1988"/>
    <w:rsid w:val="008F311B"/>
    <w:rsid w:val="008F3AA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B64"/>
    <w:rsid w:val="00913CFF"/>
    <w:rsid w:val="00914968"/>
    <w:rsid w:val="00914F29"/>
    <w:rsid w:val="00915976"/>
    <w:rsid w:val="009161E7"/>
    <w:rsid w:val="009168A3"/>
    <w:rsid w:val="00916B25"/>
    <w:rsid w:val="00916EF5"/>
    <w:rsid w:val="009170F7"/>
    <w:rsid w:val="009208D4"/>
    <w:rsid w:val="00921F83"/>
    <w:rsid w:val="00923CDA"/>
    <w:rsid w:val="00924A02"/>
    <w:rsid w:val="00924F1A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A3"/>
    <w:rsid w:val="009325FE"/>
    <w:rsid w:val="009327E0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7190B"/>
    <w:rsid w:val="009723B3"/>
    <w:rsid w:val="00972977"/>
    <w:rsid w:val="00973DDA"/>
    <w:rsid w:val="00974954"/>
    <w:rsid w:val="00974AC5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46A4"/>
    <w:rsid w:val="00984C19"/>
    <w:rsid w:val="009917F8"/>
    <w:rsid w:val="00992283"/>
    <w:rsid w:val="0099394F"/>
    <w:rsid w:val="00993DF8"/>
    <w:rsid w:val="00994D8C"/>
    <w:rsid w:val="00995557"/>
    <w:rsid w:val="00995CB9"/>
    <w:rsid w:val="00995F04"/>
    <w:rsid w:val="009974F6"/>
    <w:rsid w:val="009979D0"/>
    <w:rsid w:val="009A01CD"/>
    <w:rsid w:val="009A159F"/>
    <w:rsid w:val="009A24B9"/>
    <w:rsid w:val="009A297A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F2"/>
    <w:rsid w:val="009C5556"/>
    <w:rsid w:val="009C584A"/>
    <w:rsid w:val="009C63D6"/>
    <w:rsid w:val="009C64E7"/>
    <w:rsid w:val="009C7FB3"/>
    <w:rsid w:val="009D1649"/>
    <w:rsid w:val="009D2160"/>
    <w:rsid w:val="009D2A50"/>
    <w:rsid w:val="009D36A7"/>
    <w:rsid w:val="009D37E6"/>
    <w:rsid w:val="009D4CE8"/>
    <w:rsid w:val="009D5722"/>
    <w:rsid w:val="009D5F3F"/>
    <w:rsid w:val="009D79A9"/>
    <w:rsid w:val="009E0251"/>
    <w:rsid w:val="009E3667"/>
    <w:rsid w:val="009E38AF"/>
    <w:rsid w:val="009E472F"/>
    <w:rsid w:val="009E7080"/>
    <w:rsid w:val="009E7237"/>
    <w:rsid w:val="009F1AED"/>
    <w:rsid w:val="009F5E22"/>
    <w:rsid w:val="009F5EEB"/>
    <w:rsid w:val="009F6846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61CE"/>
    <w:rsid w:val="00A17144"/>
    <w:rsid w:val="00A20241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C82"/>
    <w:rsid w:val="00A4663B"/>
    <w:rsid w:val="00A46FFE"/>
    <w:rsid w:val="00A50482"/>
    <w:rsid w:val="00A525A2"/>
    <w:rsid w:val="00A52FDD"/>
    <w:rsid w:val="00A53F43"/>
    <w:rsid w:val="00A54EAD"/>
    <w:rsid w:val="00A551EB"/>
    <w:rsid w:val="00A56696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807E1"/>
    <w:rsid w:val="00A8152C"/>
    <w:rsid w:val="00A8233C"/>
    <w:rsid w:val="00A84BFB"/>
    <w:rsid w:val="00A84E60"/>
    <w:rsid w:val="00A85006"/>
    <w:rsid w:val="00A85937"/>
    <w:rsid w:val="00A85BA5"/>
    <w:rsid w:val="00A868DD"/>
    <w:rsid w:val="00A86DD0"/>
    <w:rsid w:val="00A86EEC"/>
    <w:rsid w:val="00A87591"/>
    <w:rsid w:val="00A91724"/>
    <w:rsid w:val="00A9277A"/>
    <w:rsid w:val="00A94A24"/>
    <w:rsid w:val="00A96FC7"/>
    <w:rsid w:val="00AA0243"/>
    <w:rsid w:val="00AA11F9"/>
    <w:rsid w:val="00AA2F1E"/>
    <w:rsid w:val="00AA7A0E"/>
    <w:rsid w:val="00AB09C9"/>
    <w:rsid w:val="00AB1942"/>
    <w:rsid w:val="00AB2155"/>
    <w:rsid w:val="00AB21EF"/>
    <w:rsid w:val="00AB29FA"/>
    <w:rsid w:val="00AB4A89"/>
    <w:rsid w:val="00AB5098"/>
    <w:rsid w:val="00AB5510"/>
    <w:rsid w:val="00AB5977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15A9"/>
    <w:rsid w:val="00AF19FC"/>
    <w:rsid w:val="00AF206C"/>
    <w:rsid w:val="00AF24D4"/>
    <w:rsid w:val="00AF32E2"/>
    <w:rsid w:val="00AF39CF"/>
    <w:rsid w:val="00AF4EF4"/>
    <w:rsid w:val="00AF4F2E"/>
    <w:rsid w:val="00AF68E0"/>
    <w:rsid w:val="00AF6AF6"/>
    <w:rsid w:val="00AF6C09"/>
    <w:rsid w:val="00B01040"/>
    <w:rsid w:val="00B01215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B78"/>
    <w:rsid w:val="00B35759"/>
    <w:rsid w:val="00B35C23"/>
    <w:rsid w:val="00B362E8"/>
    <w:rsid w:val="00B366E2"/>
    <w:rsid w:val="00B37322"/>
    <w:rsid w:val="00B37BDB"/>
    <w:rsid w:val="00B40711"/>
    <w:rsid w:val="00B40944"/>
    <w:rsid w:val="00B426AE"/>
    <w:rsid w:val="00B42E6C"/>
    <w:rsid w:val="00B43330"/>
    <w:rsid w:val="00B43C19"/>
    <w:rsid w:val="00B44C4D"/>
    <w:rsid w:val="00B4518F"/>
    <w:rsid w:val="00B45252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10B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5549"/>
    <w:rsid w:val="00B95A6A"/>
    <w:rsid w:val="00B97C38"/>
    <w:rsid w:val="00BA076F"/>
    <w:rsid w:val="00BA1003"/>
    <w:rsid w:val="00BA32EE"/>
    <w:rsid w:val="00BA417A"/>
    <w:rsid w:val="00BA4B27"/>
    <w:rsid w:val="00BA4E3D"/>
    <w:rsid w:val="00BA6A29"/>
    <w:rsid w:val="00BA7FC1"/>
    <w:rsid w:val="00BB01F8"/>
    <w:rsid w:val="00BB3E05"/>
    <w:rsid w:val="00BB5219"/>
    <w:rsid w:val="00BB524D"/>
    <w:rsid w:val="00BC0AD1"/>
    <w:rsid w:val="00BC0D9A"/>
    <w:rsid w:val="00BC10E4"/>
    <w:rsid w:val="00BC16E5"/>
    <w:rsid w:val="00BC2FA0"/>
    <w:rsid w:val="00BC432A"/>
    <w:rsid w:val="00BC447F"/>
    <w:rsid w:val="00BC638C"/>
    <w:rsid w:val="00BC699B"/>
    <w:rsid w:val="00BC7287"/>
    <w:rsid w:val="00BC79D7"/>
    <w:rsid w:val="00BC7E0F"/>
    <w:rsid w:val="00BD00E0"/>
    <w:rsid w:val="00BD2165"/>
    <w:rsid w:val="00BD277A"/>
    <w:rsid w:val="00BD300D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405"/>
    <w:rsid w:val="00BF7194"/>
    <w:rsid w:val="00BF7ECF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152F"/>
    <w:rsid w:val="00C134D8"/>
    <w:rsid w:val="00C134E8"/>
    <w:rsid w:val="00C14822"/>
    <w:rsid w:val="00C14AFF"/>
    <w:rsid w:val="00C14DF6"/>
    <w:rsid w:val="00C169A1"/>
    <w:rsid w:val="00C16AE9"/>
    <w:rsid w:val="00C17DF2"/>
    <w:rsid w:val="00C20302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89A"/>
    <w:rsid w:val="00C43C7A"/>
    <w:rsid w:val="00C44EB4"/>
    <w:rsid w:val="00C4553D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7272"/>
    <w:rsid w:val="00C974E1"/>
    <w:rsid w:val="00CA0F57"/>
    <w:rsid w:val="00CA130C"/>
    <w:rsid w:val="00CA1DB0"/>
    <w:rsid w:val="00CA21FB"/>
    <w:rsid w:val="00CA233B"/>
    <w:rsid w:val="00CA27E2"/>
    <w:rsid w:val="00CA3597"/>
    <w:rsid w:val="00CA3D56"/>
    <w:rsid w:val="00CA3E57"/>
    <w:rsid w:val="00CA450C"/>
    <w:rsid w:val="00CA4D6C"/>
    <w:rsid w:val="00CA58C2"/>
    <w:rsid w:val="00CA6656"/>
    <w:rsid w:val="00CA68F6"/>
    <w:rsid w:val="00CA6A5B"/>
    <w:rsid w:val="00CB0582"/>
    <w:rsid w:val="00CB0742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5DD0"/>
    <w:rsid w:val="00D05ED2"/>
    <w:rsid w:val="00D05FBD"/>
    <w:rsid w:val="00D064C5"/>
    <w:rsid w:val="00D064FD"/>
    <w:rsid w:val="00D10521"/>
    <w:rsid w:val="00D11865"/>
    <w:rsid w:val="00D11A52"/>
    <w:rsid w:val="00D11B67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3818"/>
    <w:rsid w:val="00D23980"/>
    <w:rsid w:val="00D23F2C"/>
    <w:rsid w:val="00D23FF3"/>
    <w:rsid w:val="00D24221"/>
    <w:rsid w:val="00D24607"/>
    <w:rsid w:val="00D246D9"/>
    <w:rsid w:val="00D247EB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54E2"/>
    <w:rsid w:val="00D55A28"/>
    <w:rsid w:val="00D60F4E"/>
    <w:rsid w:val="00D62690"/>
    <w:rsid w:val="00D62EF6"/>
    <w:rsid w:val="00D651BB"/>
    <w:rsid w:val="00D654DA"/>
    <w:rsid w:val="00D65E1B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73DA"/>
    <w:rsid w:val="00DA0AA4"/>
    <w:rsid w:val="00DA10CC"/>
    <w:rsid w:val="00DA17EF"/>
    <w:rsid w:val="00DA1CCB"/>
    <w:rsid w:val="00DA1DC9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3701"/>
    <w:rsid w:val="00DC3862"/>
    <w:rsid w:val="00DC4C44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95"/>
    <w:rsid w:val="00DE6477"/>
    <w:rsid w:val="00DF027B"/>
    <w:rsid w:val="00DF034D"/>
    <w:rsid w:val="00DF0627"/>
    <w:rsid w:val="00DF0639"/>
    <w:rsid w:val="00DF0B8A"/>
    <w:rsid w:val="00DF275E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5E6"/>
    <w:rsid w:val="00E12AD5"/>
    <w:rsid w:val="00E12E28"/>
    <w:rsid w:val="00E148F4"/>
    <w:rsid w:val="00E148F6"/>
    <w:rsid w:val="00E15B5F"/>
    <w:rsid w:val="00E1633D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1170"/>
    <w:rsid w:val="00E3135E"/>
    <w:rsid w:val="00E32861"/>
    <w:rsid w:val="00E32B2A"/>
    <w:rsid w:val="00E335A6"/>
    <w:rsid w:val="00E33940"/>
    <w:rsid w:val="00E3431A"/>
    <w:rsid w:val="00E34495"/>
    <w:rsid w:val="00E3710A"/>
    <w:rsid w:val="00E3728E"/>
    <w:rsid w:val="00E378F3"/>
    <w:rsid w:val="00E37D14"/>
    <w:rsid w:val="00E413AF"/>
    <w:rsid w:val="00E43FA7"/>
    <w:rsid w:val="00E45706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4045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547C"/>
    <w:rsid w:val="00E65E2E"/>
    <w:rsid w:val="00E65FF1"/>
    <w:rsid w:val="00E6682A"/>
    <w:rsid w:val="00E67C72"/>
    <w:rsid w:val="00E67D8A"/>
    <w:rsid w:val="00E718D4"/>
    <w:rsid w:val="00E72D26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4055"/>
    <w:rsid w:val="00E842B6"/>
    <w:rsid w:val="00E8481E"/>
    <w:rsid w:val="00E86B00"/>
    <w:rsid w:val="00E87F0A"/>
    <w:rsid w:val="00E904F7"/>
    <w:rsid w:val="00E92287"/>
    <w:rsid w:val="00E92299"/>
    <w:rsid w:val="00E92CAD"/>
    <w:rsid w:val="00E92CB3"/>
    <w:rsid w:val="00E92EBE"/>
    <w:rsid w:val="00E932D4"/>
    <w:rsid w:val="00E966F1"/>
    <w:rsid w:val="00E96FB7"/>
    <w:rsid w:val="00EA0946"/>
    <w:rsid w:val="00EA0BA0"/>
    <w:rsid w:val="00EA148E"/>
    <w:rsid w:val="00EA1B3A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F8D"/>
    <w:rsid w:val="00EC63D4"/>
    <w:rsid w:val="00ED027D"/>
    <w:rsid w:val="00ED0A8C"/>
    <w:rsid w:val="00ED0C0B"/>
    <w:rsid w:val="00ED0F5C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575"/>
    <w:rsid w:val="00EF2885"/>
    <w:rsid w:val="00EF31D1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FC"/>
    <w:rsid w:val="00F12A94"/>
    <w:rsid w:val="00F1528C"/>
    <w:rsid w:val="00F17246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3D8"/>
    <w:rsid w:val="00F25A96"/>
    <w:rsid w:val="00F26CE3"/>
    <w:rsid w:val="00F272EA"/>
    <w:rsid w:val="00F27DBB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EFA"/>
    <w:rsid w:val="00F4025E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5965"/>
    <w:rsid w:val="00F5608E"/>
    <w:rsid w:val="00F566A8"/>
    <w:rsid w:val="00F56BB4"/>
    <w:rsid w:val="00F570A6"/>
    <w:rsid w:val="00F575D3"/>
    <w:rsid w:val="00F610E8"/>
    <w:rsid w:val="00F61FA6"/>
    <w:rsid w:val="00F62462"/>
    <w:rsid w:val="00F62AEC"/>
    <w:rsid w:val="00F62DAC"/>
    <w:rsid w:val="00F633D1"/>
    <w:rsid w:val="00F64442"/>
    <w:rsid w:val="00F65F7D"/>
    <w:rsid w:val="00F66259"/>
    <w:rsid w:val="00F66E61"/>
    <w:rsid w:val="00F67460"/>
    <w:rsid w:val="00F67D43"/>
    <w:rsid w:val="00F70503"/>
    <w:rsid w:val="00F70BD7"/>
    <w:rsid w:val="00F71873"/>
    <w:rsid w:val="00F73451"/>
    <w:rsid w:val="00F73492"/>
    <w:rsid w:val="00F74038"/>
    <w:rsid w:val="00F745E2"/>
    <w:rsid w:val="00F745E3"/>
    <w:rsid w:val="00F747C3"/>
    <w:rsid w:val="00F74FFA"/>
    <w:rsid w:val="00F77B6E"/>
    <w:rsid w:val="00F77C40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34A5"/>
    <w:rsid w:val="00F94383"/>
    <w:rsid w:val="00F96097"/>
    <w:rsid w:val="00F96E06"/>
    <w:rsid w:val="00FA034E"/>
    <w:rsid w:val="00FA0F56"/>
    <w:rsid w:val="00FA1509"/>
    <w:rsid w:val="00FA1B2F"/>
    <w:rsid w:val="00FA2307"/>
    <w:rsid w:val="00FA3E58"/>
    <w:rsid w:val="00FA42B2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7104"/>
    <w:rsid w:val="00FB76EB"/>
    <w:rsid w:val="00FB7B14"/>
    <w:rsid w:val="00FB7EE1"/>
    <w:rsid w:val="00FC1E26"/>
    <w:rsid w:val="00FC2395"/>
    <w:rsid w:val="00FC3E7F"/>
    <w:rsid w:val="00FC63D3"/>
    <w:rsid w:val="00FC7BC7"/>
    <w:rsid w:val="00FD03D6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61AE"/>
    <w:rsid w:val="00FF68D8"/>
    <w:rsid w:val="00FF6A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3">
    <w:name w:val="Normal"/>
    <w:qFormat/>
    <w:rsid w:val="00454F28"/>
    <w:pPr>
      <w:spacing w:after="0" w:line="360" w:lineRule="auto"/>
      <w:ind w:firstLine="567"/>
      <w:jc w:val="both"/>
    </w:pPr>
    <w:rPr>
      <w:rFonts w:ascii="Times New Roman" w:hAnsi="Times New Roman"/>
      <w:color w:val="000000" w:themeColor="text1"/>
      <w:sz w:val="24"/>
    </w:rPr>
  </w:style>
  <w:style w:type="paragraph" w:styleId="10">
    <w:name w:val="heading 1"/>
    <w:basedOn w:val="a3"/>
    <w:next w:val="a3"/>
    <w:link w:val="11"/>
    <w:uiPriority w:val="9"/>
    <w:qFormat/>
    <w:rsid w:val="004E7AFC"/>
    <w:pPr>
      <w:keepNext/>
      <w:keepLines/>
      <w:numPr>
        <w:numId w:val="28"/>
      </w:numPr>
      <w:spacing w:after="360"/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">
    <w:name w:val="heading 2"/>
    <w:basedOn w:val="a3"/>
    <w:next w:val="a3"/>
    <w:link w:val="21"/>
    <w:uiPriority w:val="9"/>
    <w:unhideWhenUsed/>
    <w:qFormat/>
    <w:rsid w:val="00B34B78"/>
    <w:pPr>
      <w:keepNext/>
      <w:keepLines/>
      <w:numPr>
        <w:ilvl w:val="1"/>
        <w:numId w:val="2"/>
      </w:numPr>
      <w:spacing w:before="480"/>
      <w:contextualSpacing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3"/>
    <w:next w:val="a3"/>
    <w:link w:val="30"/>
    <w:uiPriority w:val="9"/>
    <w:unhideWhenUsed/>
    <w:qFormat/>
    <w:rsid w:val="00E6547C"/>
    <w:pPr>
      <w:keepNext/>
      <w:keepLines/>
      <w:numPr>
        <w:ilvl w:val="2"/>
        <w:numId w:val="2"/>
      </w:numPr>
      <w:spacing w:before="480"/>
      <w:contextualSpacing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character" w:styleId="a7">
    <w:name w:val="line number"/>
    <w:basedOn w:val="a4"/>
    <w:uiPriority w:val="99"/>
    <w:semiHidden/>
    <w:unhideWhenUsed/>
    <w:rsid w:val="00077B2B"/>
  </w:style>
  <w:style w:type="character" w:customStyle="1" w:styleId="11">
    <w:name w:val="Заголовок 1 Знак"/>
    <w:basedOn w:val="a4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8">
    <w:name w:val="TOC Heading"/>
    <w:basedOn w:val="10"/>
    <w:next w:val="a3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3"/>
    <w:next w:val="a3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9">
    <w:name w:val="Hyperlink"/>
    <w:basedOn w:val="a4"/>
    <w:uiPriority w:val="99"/>
    <w:unhideWhenUsed/>
    <w:rsid w:val="006E609A"/>
    <w:rPr>
      <w:color w:val="0563C1" w:themeColor="hyperlink"/>
      <w:u w:val="single"/>
    </w:rPr>
  </w:style>
  <w:style w:type="character" w:customStyle="1" w:styleId="21">
    <w:name w:val="Заголовок 2 Знак"/>
    <w:basedOn w:val="a4"/>
    <w:link w:val="2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2">
    <w:name w:val="toc 2"/>
    <w:basedOn w:val="a3"/>
    <w:next w:val="a3"/>
    <w:autoRedefine/>
    <w:uiPriority w:val="39"/>
    <w:unhideWhenUsed/>
    <w:rsid w:val="00902685"/>
    <w:pPr>
      <w:tabs>
        <w:tab w:val="left" w:pos="880"/>
        <w:tab w:val="right" w:leader="dot" w:pos="9345"/>
      </w:tabs>
      <w:ind w:left="284" w:right="284" w:firstLine="284"/>
    </w:pPr>
  </w:style>
  <w:style w:type="paragraph" w:styleId="aa">
    <w:name w:val="caption"/>
    <w:basedOn w:val="a3"/>
    <w:next w:val="a3"/>
    <w:link w:val="ab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c">
    <w:name w:val="Картинки"/>
    <w:basedOn w:val="a3"/>
    <w:link w:val="ad"/>
    <w:qFormat/>
    <w:rsid w:val="00541E58"/>
    <w:pPr>
      <w:keepNext/>
      <w:spacing w:before="240" w:line="240" w:lineRule="auto"/>
      <w:ind w:firstLine="0"/>
      <w:jc w:val="center"/>
    </w:pPr>
    <w:rPr>
      <w:noProof/>
    </w:rPr>
  </w:style>
  <w:style w:type="character" w:customStyle="1" w:styleId="ad">
    <w:name w:val="Картинки Знак"/>
    <w:basedOn w:val="a4"/>
    <w:link w:val="ac"/>
    <w:rsid w:val="00541E58"/>
    <w:rPr>
      <w:rFonts w:ascii="Times New Roman" w:hAnsi="Times New Roman"/>
      <w:noProof/>
      <w:color w:val="000000" w:themeColor="text1"/>
      <w:sz w:val="24"/>
    </w:rPr>
  </w:style>
  <w:style w:type="paragraph" w:styleId="ae">
    <w:name w:val="List Paragraph"/>
    <w:basedOn w:val="a3"/>
    <w:uiPriority w:val="34"/>
    <w:qFormat/>
    <w:rsid w:val="00680BB0"/>
    <w:pPr>
      <w:ind w:left="720"/>
      <w:contextualSpacing/>
    </w:pPr>
  </w:style>
  <w:style w:type="character" w:customStyle="1" w:styleId="30">
    <w:name w:val="Заголовок 3 Знак"/>
    <w:basedOn w:val="a4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3"/>
    <w:next w:val="a3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f">
    <w:name w:val="header"/>
    <w:basedOn w:val="a3"/>
    <w:link w:val="af0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0">
    <w:name w:val="Верхний колонтитул Знак"/>
    <w:basedOn w:val="a4"/>
    <w:link w:val="af"/>
    <w:uiPriority w:val="99"/>
    <w:rsid w:val="002F4228"/>
  </w:style>
  <w:style w:type="paragraph" w:styleId="af1">
    <w:name w:val="footer"/>
    <w:basedOn w:val="a3"/>
    <w:link w:val="af2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2">
    <w:name w:val="Нижний колонтитул Знак"/>
    <w:basedOn w:val="a4"/>
    <w:link w:val="af1"/>
    <w:uiPriority w:val="99"/>
    <w:rsid w:val="002F4228"/>
  </w:style>
  <w:style w:type="character" w:styleId="af3">
    <w:name w:val="Unresolved Mention"/>
    <w:basedOn w:val="a4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4">
    <w:name w:val="FollowedHyperlink"/>
    <w:basedOn w:val="a4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5">
    <w:name w:val="Title"/>
    <w:basedOn w:val="a3"/>
    <w:next w:val="a3"/>
    <w:link w:val="af6"/>
    <w:uiPriority w:val="10"/>
    <w:qFormat/>
    <w:rsid w:val="00C634F5"/>
    <w:pPr>
      <w:ind w:firstLine="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6">
    <w:name w:val="Заголовок Знак"/>
    <w:basedOn w:val="a4"/>
    <w:link w:val="af5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">
    <w:name w:val="Subtitle"/>
    <w:basedOn w:val="a3"/>
    <w:next w:val="a3"/>
    <w:link w:val="af7"/>
    <w:uiPriority w:val="11"/>
    <w:qFormat/>
    <w:rsid w:val="00D11B67"/>
    <w:pPr>
      <w:numPr>
        <w:ilvl w:val="1"/>
        <w:numId w:val="36"/>
      </w:numPr>
      <w:spacing w:after="160"/>
      <w:jc w:val="left"/>
    </w:pPr>
    <w:rPr>
      <w:rFonts w:eastAsiaTheme="minorEastAsia"/>
      <w:color w:val="auto"/>
      <w:spacing w:val="15"/>
    </w:rPr>
  </w:style>
  <w:style w:type="character" w:customStyle="1" w:styleId="af7">
    <w:name w:val="Подзаголовок Знак"/>
    <w:basedOn w:val="a4"/>
    <w:link w:val="a"/>
    <w:uiPriority w:val="11"/>
    <w:rsid w:val="00D11B67"/>
    <w:rPr>
      <w:rFonts w:ascii="Times New Roman" w:eastAsiaTheme="minorEastAsia" w:hAnsi="Times New Roman"/>
      <w:spacing w:val="15"/>
      <w:sz w:val="24"/>
    </w:rPr>
  </w:style>
  <w:style w:type="paragraph" w:styleId="af8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9">
    <w:name w:val="Bibliography"/>
    <w:basedOn w:val="a3"/>
    <w:next w:val="a3"/>
    <w:link w:val="afa"/>
    <w:uiPriority w:val="37"/>
    <w:unhideWhenUsed/>
    <w:rsid w:val="002E0957"/>
    <w:pPr>
      <w:spacing w:after="240" w:line="240" w:lineRule="auto"/>
      <w:ind w:firstLine="0"/>
    </w:pPr>
  </w:style>
  <w:style w:type="paragraph" w:customStyle="1" w:styleId="afb">
    <w:name w:val="Ссылки"/>
    <w:basedOn w:val="af9"/>
    <w:link w:val="afc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a">
    <w:name w:val="Список литературы Знак"/>
    <w:basedOn w:val="a4"/>
    <w:link w:val="af9"/>
    <w:uiPriority w:val="37"/>
    <w:rsid w:val="00A84BFB"/>
    <w:rPr>
      <w:rFonts w:ascii="Times New Roman" w:hAnsi="Times New Roman"/>
      <w:color w:val="000000" w:themeColor="text1"/>
      <w:sz w:val="28"/>
    </w:rPr>
  </w:style>
  <w:style w:type="character" w:customStyle="1" w:styleId="afc">
    <w:name w:val="Ссылки Знак"/>
    <w:basedOn w:val="afa"/>
    <w:link w:val="afb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d">
    <w:name w:val="Команды"/>
    <w:basedOn w:val="a3"/>
    <w:link w:val="afe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spacing w:after="360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e">
    <w:name w:val="Команды Знак"/>
    <w:basedOn w:val="a4"/>
    <w:link w:val="afd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f">
    <w:name w:val="Emphasis"/>
    <w:basedOn w:val="a4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d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e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d"/>
    <w:link w:val="TXT0"/>
    <w:qFormat/>
    <w:rsid w:val="00CB41DF"/>
    <w:pPr>
      <w:shd w:val="clear" w:color="FFFFFF" w:themeColor="background1" w:fill="FFFFFF" w:themeFill="background1"/>
      <w:spacing w:before="240" w:after="0"/>
      <w:ind w:left="90" w:right="90"/>
      <w:contextualSpacing/>
    </w:pPr>
  </w:style>
  <w:style w:type="character" w:customStyle="1" w:styleId="TXT0">
    <w:name w:val="Команды TXT Знак"/>
    <w:basedOn w:val="afe"/>
    <w:link w:val="TXT"/>
    <w:rsid w:val="00CB41DF"/>
    <w:rPr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6"/>
    <w:uiPriority w:val="99"/>
    <w:semiHidden/>
    <w:unhideWhenUsed/>
    <w:rsid w:val="003F4C8A"/>
  </w:style>
  <w:style w:type="paragraph" w:customStyle="1" w:styleId="msonormal0">
    <w:name w:val="msonormal"/>
    <w:basedOn w:val="a3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f0">
    <w:name w:val="Normal (Web)"/>
    <w:basedOn w:val="a3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4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3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4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4"/>
    <w:rsid w:val="003F4C8A"/>
  </w:style>
  <w:style w:type="character" w:styleId="aff1">
    <w:name w:val="Strong"/>
    <w:basedOn w:val="a4"/>
    <w:uiPriority w:val="22"/>
    <w:qFormat/>
    <w:rsid w:val="003F4C8A"/>
    <w:rPr>
      <w:b/>
      <w:bCs/>
    </w:rPr>
  </w:style>
  <w:style w:type="numbering" w:customStyle="1" w:styleId="23">
    <w:name w:val="Нет списка2"/>
    <w:next w:val="a6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7C10E9"/>
    <w:pPr>
      <w:shd w:val="clear" w:color="auto" w:fill="D6DCEA"/>
      <w:spacing w:after="0"/>
      <w:jc w:val="center"/>
    </w:pPr>
    <w:rPr>
      <w:rFonts w:ascii="Arial" w:eastAsia="Times New Roman" w:hAnsi="Arial" w:cs="Arial"/>
      <w:color w:val="24335A"/>
      <w:kern w:val="0"/>
      <w:sz w:val="24"/>
      <w:szCs w:val="24"/>
      <w:lang w:val="en-US" w:eastAsia="ru-RU"/>
      <w14:ligatures w14:val="none"/>
    </w:rPr>
  </w:style>
  <w:style w:type="character" w:customStyle="1" w:styleId="Title0">
    <w:name w:val="Код Title Знак"/>
    <w:basedOn w:val="a4"/>
    <w:link w:val="Title"/>
    <w:rsid w:val="007C10E9"/>
    <w:rPr>
      <w:rFonts w:ascii="Arial" w:eastAsia="Times New Roman" w:hAnsi="Arial" w:cs="Arial"/>
      <w:color w:val="24335A"/>
      <w:kern w:val="0"/>
      <w:sz w:val="24"/>
      <w:szCs w:val="24"/>
      <w:shd w:val="clear" w:color="auto" w:fill="D6DCEA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89729C"/>
    <w:pPr>
      <w:spacing w:before="0"/>
      <w:ind w:left="91" w:right="91"/>
      <w:contextualSpacing w:val="0"/>
    </w:pPr>
    <w:rPr>
      <w:lang w:val="en-US" w:eastAsia="ru-RU"/>
    </w:rPr>
  </w:style>
  <w:style w:type="character" w:customStyle="1" w:styleId="TXT2">
    <w:name w:val="Код TXT Знак"/>
    <w:basedOn w:val="a4"/>
    <w:link w:val="TXT1"/>
    <w:rsid w:val="0089729C"/>
    <w:rPr>
      <w:color w:val="000000" w:themeColor="text1"/>
      <w:sz w:val="24"/>
      <w:shd w:val="clear" w:color="FFFFFF" w:themeColor="background1" w:fill="FFFFFF" w:themeFill="background1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3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4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pPr>
      <w:numPr>
        <w:numId w:val="2"/>
      </w:numPr>
    </w:pPr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2">
    <w:name w:val="Book Title"/>
    <w:basedOn w:val="a4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2">
    <w:name w:val="Главы без нумерации"/>
    <w:basedOn w:val="10"/>
    <w:link w:val="aff3"/>
    <w:qFormat/>
    <w:rsid w:val="004414D6"/>
    <w:pPr>
      <w:numPr>
        <w:numId w:val="32"/>
      </w:numPr>
      <w:ind w:left="0" w:firstLine="567"/>
    </w:pPr>
  </w:style>
  <w:style w:type="character" w:customStyle="1" w:styleId="aff3">
    <w:name w:val="Главы без нумерации Знак"/>
    <w:basedOn w:val="11"/>
    <w:link w:val="a2"/>
    <w:rsid w:val="004414D6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customStyle="1" w:styleId="aff4">
    <w:name w:val="Пункт"/>
    <w:basedOn w:val="a3"/>
    <w:link w:val="aff5"/>
    <w:qFormat/>
    <w:rsid w:val="00043488"/>
    <w:pPr>
      <w:spacing w:before="360"/>
    </w:pPr>
    <w:rPr>
      <w:bCs/>
      <w:lang w:eastAsia="ru-RU"/>
    </w:rPr>
  </w:style>
  <w:style w:type="character" w:customStyle="1" w:styleId="aff5">
    <w:name w:val="Пункт Знак"/>
    <w:basedOn w:val="a4"/>
    <w:link w:val="aff4"/>
    <w:rsid w:val="00043488"/>
    <w:rPr>
      <w:rFonts w:ascii="Times New Roman" w:hAnsi="Times New Roman"/>
      <w:bCs/>
      <w:color w:val="000000" w:themeColor="text1"/>
      <w:sz w:val="28"/>
      <w:lang w:eastAsia="ru-RU"/>
    </w:rPr>
  </w:style>
  <w:style w:type="paragraph" w:customStyle="1" w:styleId="a0">
    <w:name w:val="Глава"/>
    <w:basedOn w:val="10"/>
    <w:link w:val="aff6"/>
    <w:qFormat/>
    <w:rsid w:val="00DC3701"/>
    <w:pPr>
      <w:numPr>
        <w:numId w:val="41"/>
      </w:numPr>
    </w:pPr>
  </w:style>
  <w:style w:type="character" w:customStyle="1" w:styleId="aff6">
    <w:name w:val="Глава Знак"/>
    <w:basedOn w:val="11"/>
    <w:link w:val="a0"/>
    <w:rsid w:val="00DC3701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customStyle="1" w:styleId="a1">
    <w:name w:val="Подглава"/>
    <w:basedOn w:val="a3"/>
    <w:link w:val="aff7"/>
    <w:qFormat/>
    <w:rsid w:val="00DC3701"/>
    <w:pPr>
      <w:numPr>
        <w:ilvl w:val="1"/>
        <w:numId w:val="41"/>
      </w:numPr>
      <w:spacing w:after="240"/>
    </w:pPr>
    <w:rPr>
      <w:b/>
    </w:rPr>
  </w:style>
  <w:style w:type="character" w:customStyle="1" w:styleId="aff7">
    <w:name w:val="Подглава Знак"/>
    <w:basedOn w:val="a4"/>
    <w:link w:val="a1"/>
    <w:rsid w:val="00DC3701"/>
    <w:rPr>
      <w:rFonts w:ascii="Times New Roman" w:hAnsi="Times New Roman"/>
      <w:b/>
      <w:color w:val="000000" w:themeColor="text1"/>
      <w:sz w:val="28"/>
    </w:rPr>
  </w:style>
  <w:style w:type="paragraph" w:customStyle="1" w:styleId="aff8">
    <w:name w:val="Название рисунка"/>
    <w:basedOn w:val="aa"/>
    <w:link w:val="aff9"/>
    <w:qFormat/>
    <w:rsid w:val="00541E58"/>
    <w:pPr>
      <w:spacing w:line="240" w:lineRule="auto"/>
    </w:pPr>
  </w:style>
  <w:style w:type="character" w:customStyle="1" w:styleId="ab">
    <w:name w:val="Название объекта Знак"/>
    <w:basedOn w:val="a4"/>
    <w:link w:val="aa"/>
    <w:uiPriority w:val="35"/>
    <w:rsid w:val="00541E58"/>
    <w:rPr>
      <w:rFonts w:ascii="Times New Roman" w:hAnsi="Times New Roman"/>
      <w:iCs/>
      <w:color w:val="000000" w:themeColor="text1"/>
      <w:sz w:val="24"/>
      <w:szCs w:val="18"/>
    </w:rPr>
  </w:style>
  <w:style w:type="character" w:customStyle="1" w:styleId="aff9">
    <w:name w:val="Название рисунка Знак"/>
    <w:basedOn w:val="ab"/>
    <w:link w:val="aff8"/>
    <w:rsid w:val="00541E58"/>
    <w:rPr>
      <w:rFonts w:ascii="Times New Roman" w:hAnsi="Times New Roman"/>
      <w:iCs/>
      <w:color w:val="000000" w:themeColor="text1"/>
      <w:sz w:val="24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www.anaconda.com/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4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3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fontTable" Target="fontTable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688</TotalTime>
  <Pages>8</Pages>
  <Words>1265</Words>
  <Characters>7213</Characters>
  <Application>Microsoft Office Word</Application>
  <DocSecurity>0</DocSecurity>
  <Lines>60</Lines>
  <Paragraphs>1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4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514</cp:revision>
  <cp:lastPrinted>2024-01-03T10:38:00Z</cp:lastPrinted>
  <dcterms:created xsi:type="dcterms:W3CDTF">2023-12-06T05:49:00Z</dcterms:created>
  <dcterms:modified xsi:type="dcterms:W3CDTF">2024-07-20T03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qivbsrZg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